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458C276B" w:rsidR="00EE39D9" w:rsidRDefault="00EE39D9" w:rsidP="00B50701">
      <w:r>
        <w:lastRenderedPageBreak/>
        <w:fldChar w:fldCharType="begin" w:fldLock="1"/>
      </w:r>
      <w:r w:rsidR="00616117">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39FC5A21" w:rsidR="00616117" w:rsidRDefault="00616117" w:rsidP="00B50701">
      <w:r>
        <w:fldChar w:fldCharType="begin" w:fldLock="1"/>
      </w:r>
      <w:r w:rsidR="00A6579E">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noteIndex" : 0 }, "schema" : "https://github.com/citation-style-language/schema/raw/master/csl-citation.json" }</w:instrText>
      </w:r>
      <w:r>
        <w:fldChar w:fldCharType="separate"/>
      </w:r>
      <w:r w:rsidRPr="00616117">
        <w:rPr>
          <w:noProof/>
        </w:rPr>
        <w:t>[</w:t>
      </w:r>
      <w:r w:rsidRPr="00616117">
        <w:rPr>
          <w:i/>
          <w:noProof/>
        </w:rPr>
        <w:t>Chen and Bürgmann</w:t>
      </w:r>
      <w:r w:rsidRPr="00616117">
        <w:rPr>
          <w:noProof/>
        </w:rPr>
        <w:t>, 2017]</w:t>
      </w:r>
      <w:r>
        <w:fldChar w:fldCharType="end"/>
      </w:r>
      <w:r>
        <w:t xml:space="preserve"> is a quick review of the </w:t>
      </w:r>
      <w:r w:rsidR="00D52739">
        <w:t xml:space="preserve">creeping faults.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7C068880" w14:textId="69D3E8A8" w:rsidR="00E407F3"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011254">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previouslyFormattedCitation" : "[&lt;i&gt;Harris&lt;/i&gt;, 2017]" }, "properties" : { "noteIndex" : 0 }, "schema" : "https://github.com/citation-style-language/schema/raw/master/csl-citation.json" }</w:instrText>
      </w:r>
      <w:r w:rsidR="00A6579E">
        <w:fldChar w:fldCharType="separate"/>
      </w:r>
      <w:r w:rsidR="00A6579E" w:rsidRPr="00A6579E">
        <w:rPr>
          <w:noProof/>
        </w:rPr>
        <w:t>[</w:t>
      </w:r>
      <w:r w:rsidR="00A6579E" w:rsidRPr="00A6579E">
        <w:rPr>
          <w:i/>
          <w:noProof/>
        </w:rPr>
        <w:t>Harris</w:t>
      </w:r>
      <w:r w:rsidR="00A6579E" w:rsidRPr="00A6579E">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p>
    <w:p w14:paraId="6871A658" w14:textId="77777777" w:rsidR="00E407F3" w:rsidRDefault="00E407F3" w:rsidP="00B50701"/>
    <w:p w14:paraId="3958A463" w14:textId="477673A4" w:rsidR="00961226" w:rsidRDefault="00011254" w:rsidP="00B50701">
      <w:r>
        <w:fldChar w:fldCharType="begin" w:fldLock="1"/>
      </w:r>
      <w:r w:rsidR="00961226">
        <w:instrText>ADDIN CSL_CITATION { "citationItems" : [ { "id" : "ITEM-1", "itemData" : { "DOI" : "10.1002/2017GL072716", "ISSN" : "00948276", "author" : [ { "dropping-particle" : "", "family" : "DeVries", "given" : "Phoebe M. R.", "non-dropping-particle" : "", "parse-names" : false, "suffix" : "" }, { "dropping-particle" : "Ben", "family" : "Thompson", "given" : "T.", "non-dropping-particle" : "", "parse-names" : false, "suffix" : "" }, { "dropping-particle" : "", "family" : "Meade", "given" : "Brendan J.", "non-dropping-particle" : "", "parse-names" : false, "suffix" : "" } ], "container-title" : "Geophysical Research Letters", "id" : "ITEM-1", "issue" : "6", "issued" : { "date-parts" : [ [ "2017", "3", "28" ] ] }, "page" : "2662-2669", "title" : "Enabling large-scale viscoelastic calculations via neural network acceleration", "type" : "article-journal", "volume" : "44" }, "uris" : [ "http://www.mendeley.com/documents/?uuid=08deb09b-179b-479f-8113-7f4711939a33" ] } ], "mendeley" : { "formattedCitation" : "[&lt;i&gt;DeVries et al.&lt;/i&gt;, 2017]", "plainTextFormattedCitation" : "[DeVries et al., 2017]", "previouslyFormattedCitation" : "[&lt;i&gt;DeVries et al.&lt;/i&gt;, 2017]" }, "properties" : { "noteIndex" : 0 }, "schema" : "https://github.com/citation-style-language/schema/raw/master/csl-citation.json" }</w:instrText>
      </w:r>
      <w:r>
        <w:fldChar w:fldCharType="separate"/>
      </w:r>
      <w:r w:rsidRPr="00011254">
        <w:rPr>
          <w:noProof/>
        </w:rPr>
        <w:t>[</w:t>
      </w:r>
      <w:r w:rsidRPr="00011254">
        <w:rPr>
          <w:i/>
          <w:noProof/>
        </w:rPr>
        <w:t>DeVries et al.</w:t>
      </w:r>
      <w:r w:rsidRPr="00011254">
        <w:rPr>
          <w:noProof/>
        </w:rPr>
        <w:t>, 2017]</w:t>
      </w:r>
      <w:r>
        <w:fldChar w:fldCharType="end"/>
      </w:r>
      <w:r>
        <w:t xml:space="preserve"> talks about using ANN (Artificial neural network) to </w:t>
      </w:r>
      <w:r w:rsidR="00E93CF3">
        <w:t>speed up</w:t>
      </w:r>
      <w:r>
        <w:t xml:space="preserve"> the large-</w:t>
      </w:r>
      <w:r w:rsidR="00E93CF3">
        <w:t xml:space="preserve">scale viscoelastic calculations. </w:t>
      </w:r>
      <w:r w:rsidR="00490607">
        <w:t xml:space="preserve">What they did is quite simple, </w:t>
      </w:r>
      <w:r w:rsidR="00D1500B">
        <w:t xml:space="preserve">they train an artificial neural network to </w:t>
      </w:r>
      <w:r w:rsidR="00D62EBA">
        <w:t xml:space="preserve">learn the mapping between the deformation and the model. </w:t>
      </w:r>
      <w:r w:rsidR="00E13508">
        <w:t xml:space="preserve">Using a feed-forward model, they can train the ANN to output the displacement on the surface. </w:t>
      </w:r>
      <w:r w:rsidR="0088715D">
        <w:t xml:space="preserve">They compare the results, and it is much faster than the </w:t>
      </w:r>
      <w:r w:rsidR="00087702">
        <w:t xml:space="preserve">viscoelastic code. </w:t>
      </w:r>
      <w:r w:rsidR="004D35B8">
        <w:t xml:space="preserve">They use Keras to do the job. </w:t>
      </w:r>
    </w:p>
    <w:p w14:paraId="65201927" w14:textId="77777777" w:rsidR="00961226" w:rsidRDefault="00961226" w:rsidP="00B50701"/>
    <w:p w14:paraId="43A9D37C" w14:textId="572F376D" w:rsidR="00317EB1" w:rsidRDefault="00961226" w:rsidP="00B50701">
      <w:r>
        <w:fldChar w:fldCharType="begin" w:fldLock="1"/>
      </w:r>
      <w:r w:rsidR="00317EB1">
        <w:instrText>ADDIN CSL_CITATION { "citationItems" : [ { "id" : "ITEM-1", "itemData" : { "DOI" : "10.1785/0220170018", "ISSN" : "0895-0695", "author" : [ { "dropping-particle" : "", "family" : "Kaiser", "given" : "Anna", "non-dropping-particle" : "", "parse-names" : false, "suffix" : "" }, { "dropping-particle" : "", "family" : "Balfour", "given" : "N.", "non-dropping-particle" : "", "parse-names" : false, "suffix" : "" }, { "dropping-particle" : "", "family" : "Fry", "given" : "B.", "non-dropping-particle" : "", "parse-names" : false, "suffix" : "" }, { "dropping-particle" : "", "family" : "Holden", "given" : "C.", "non-dropping-particle" : "", "parse-names" : false, "suffix" : "" }, { "dropping-particle" : "", "family" : "Litchfield", "given" : "N. J.", "non-dropping-particle" : "", "parse-names" : false, "suffix" : "" }, { "dropping-particle" : "", "family" : "Gerstenberger", "given" : "M.", "non-dropping-particle" : "", "parse-names" : false, "suffix" : "" }, { "dropping-particle" : "", "family" : "D\u2019Anastasio", "given" : "E.", "non-dropping-particle" : "", "parse-names" : false, "suffix" : "" }, { "dropping-particle" : "", "family" : "Horspool", "given" : "Nick", "non-dropping-particle" : "", "parse-names" : false, "suffix" : "" }, { "dropping-particle" : "", "family" : "McVerry", "given" : "G.", "non-dropping-particle" : "", "parse-names" : false, "suffix" : "" }, { "dropping-particle" : "", "family" : "Ristau", "given" : "J.", "non-dropping-particle" : "", "parse-names" : false, "suffix" : "" }, { "dropping-particle" : "", "family" : "Bannister", "given" : "S.", "non-dropping-particle" : "", "parse-names" : false, "suffix" : "" }, { "dropping-particle" : "", "family" : "Christophersen", "given" : "A.", "non-dropping-particle" : "", "parse-names" : false, "suffix" : "" }, { "dropping-particle" : "", "family" : "Clark", "given" : "K.", "non-dropping-particle" : "", "parse-names" : false, "suffix" : "" }, { "dropping-particle" : "", "family" : "Power", "given" : "W.", "non-dropping-particle" : "", "parse-names" : false, "suffix" : "" }, { "dropping-particle" : "", "family" : "Rhoades", "given" : "David A.", "non-dropping-particle" : "", "parse-names" : false, "suffix" : "" }, { "dropping-particle" : "", "family" : "Massey", "given" : "C.", "non-dropping-particle" : "", "parse-names" : false, "suffix" : "" }, { "dropping-particle" : "", "family" : "Hamling", "given" : "I.", "non-dropping-particle" : "", "parse-names" : false, "suffix" : "" }, { "dropping-particle" : "", "family" : "Wallace", "given" : "L.", "non-dropping-particle" : "", "parse-names" : false, "suffix" : "" }, { "dropping-particle" : "", "family" : "Mountjoy", "given" : "J. J.", "non-dropping-particle" : "", "parse-names" : false, "suffix" : "" }, { "dropping-particle" : "", "family" : "Kaneko", "given" : "Y.", "non-dropping-particle" : "", "parse-names" : false, "suffix" : "" }, { "dropping-particle" : "", "family" : "Benites", "given" : "R.", "non-dropping-particle" : "", "parse-names" : false, "suffix" : "" }, { "dropping-particle" : "", "family" : "Houtte", "given" : "C.", "non-dropping-particle" : "Van", "parse-names" : false, "suffix" : "" }, { "dropping-particle" : "", "family" : "Dellow", "given" : "S.", "non-dropping-particle" : "", "parse-names" : false, "suffix" : "" }, { "dropping-particle" : "", "family" : "Wotherspoon", "given" : "Liam M.", "non-dropping-particle" : "", "parse-names" : false, "suffix" : "" }, { "dropping-particle" : "", "family" : "Elwood", "given" : "Kenneth J.", "non-dropping-particle" : "", "parse-names" : false, "suffix" : "" }, { "dropping-particle" : "", "family" : "Gledhill", "given" : "Ken", "non-dropping-particle" : "", "parse-names" : false, "suffix" : "" } ], "container-title" : "Seismological Research Letters", "id" : "ITEM-1", "issue" : "June", "issued" : { "date-parts" : [ [ "2017" ] ] }, "title" : "The Kaikoura (New Zealand) earthquake: preliminary seismological report", "type" : "article-journal" }, "uris" : [ "http://www.mendeley.com/documents/?uuid=f43b3c4e-3722-4e0f-a51f-fee0ebcd8ad9" ] } ], "mendeley" : { "formattedCitation" : "[&lt;i&gt;Kaiser et al.&lt;/i&gt;, 2017]", "plainTextFormattedCitation" : "[Kaiser et al., 2017]", "previouslyFormattedCitation" : "[&lt;i&gt;Kaiser et al.&lt;/i&gt;, 2017]" }, "properties" : { "noteIndex" : 0 }, "schema" : "https://github.com/citation-style-language/schema/raw/master/csl-citation.json" }</w:instrText>
      </w:r>
      <w:r>
        <w:fldChar w:fldCharType="separate"/>
      </w:r>
      <w:r w:rsidRPr="00961226">
        <w:rPr>
          <w:noProof/>
        </w:rPr>
        <w:t>[</w:t>
      </w:r>
      <w:r w:rsidRPr="00961226">
        <w:rPr>
          <w:i/>
          <w:noProof/>
        </w:rPr>
        <w:t>Kaiser et al.</w:t>
      </w:r>
      <w:r w:rsidRPr="00961226">
        <w:rPr>
          <w:noProof/>
        </w:rPr>
        <w:t>, 2017]</w:t>
      </w:r>
      <w:r>
        <w:fldChar w:fldCharType="end"/>
      </w:r>
      <w:r>
        <w:t xml:space="preserve"> is the preliminary report of the 2016 Kaikoura New Zealand earthquake. </w:t>
      </w:r>
      <w:r w:rsidR="002629AD">
        <w:t xml:space="preserve">It covers the initial results from earthquake source, ground motions and structural response, landslide and tsunami impacts, and aftershock forcasts and future earthquake scenarios. </w:t>
      </w:r>
    </w:p>
    <w:p w14:paraId="0BC11186" w14:textId="77777777" w:rsidR="00317EB1" w:rsidRDefault="00317EB1" w:rsidP="00B50701"/>
    <w:p w14:paraId="4098313A" w14:textId="211EA7D7" w:rsidR="003B4B5F" w:rsidRDefault="00317EB1" w:rsidP="00B50701">
      <w:r>
        <w:lastRenderedPageBreak/>
        <w:fldChar w:fldCharType="begin" w:fldLock="1"/>
      </w:r>
      <w:r w:rsidR="003B4B5F">
        <w:instrText>ADDIN CSL_CITATION { "citationItems" : [ { "id" : "ITEM-1", "itemData" : { "DOI" : "10.1073/pnas.1705325114", "ISBN" : "1705325114", "ISSN" : "0027-8424", "author" : [ { "dropping-particle" : "", "family" : "Beans", "given" : "Carolyn", "non-dropping-particle" : "", "parse-names" : false, "suffix" : "" } ], "container-title" : "Proceedings of the National Academy of Sciences", "id" : "ITEM-1", "issue" : "18", "issued" : { "date-parts" : [ [ "2017" ] ] }, "page" : "4563-4565", "title" : "Science and Culture: Musicians join scientists to explore data through sound", "type" : "article-journal", "volume" : "114" }, "uris" : [ "http://www.mendeley.com/documents/?uuid=cb2b253a-06e5-48c2-a62a-48dcdb115c32" ] } ], "mendeley" : { "formattedCitation" : "[&lt;i&gt;Beans&lt;/i&gt;, 2017]", "plainTextFormattedCitation" : "[Beans, 2017]", "previouslyFormattedCitation" : "[&lt;i&gt;Beans&lt;/i&gt;, 2017]" }, "properties" : { "noteIndex" : 0 }, "schema" : "https://github.com/citation-style-language/schema/raw/master/csl-citation.json" }</w:instrText>
      </w:r>
      <w:r>
        <w:fldChar w:fldCharType="separate"/>
      </w:r>
      <w:r w:rsidRPr="00317EB1">
        <w:rPr>
          <w:noProof/>
        </w:rPr>
        <w:t>[</w:t>
      </w:r>
      <w:r w:rsidRPr="00317EB1">
        <w:rPr>
          <w:i/>
          <w:noProof/>
        </w:rPr>
        <w:t>Beans</w:t>
      </w:r>
      <w:r w:rsidRPr="00317EB1">
        <w:rPr>
          <w:noProof/>
        </w:rPr>
        <w:t>, 2017]</w:t>
      </w:r>
      <w:r>
        <w:fldChar w:fldCharType="end"/>
      </w:r>
      <w:r>
        <w:t xml:space="preserve"> gives an overview of turning data into sound (music) as an alternative way to find insights, which is really interesting. </w:t>
      </w:r>
      <w:r w:rsidR="00F36F3D">
        <w:t xml:space="preserve">It has already had many use cases, such as turning the climate temperature data, the tidal data, gene data, walking data and so on into sound (music), which is really cool. </w:t>
      </w:r>
      <w:r w:rsidR="006D6888">
        <w:t xml:space="preserve">But as for the insights, I didn’t see a lot of insights from this way, it is just another representation, the things you can hear out, are similar to the things you can view out as well. </w:t>
      </w:r>
    </w:p>
    <w:p w14:paraId="4652C104" w14:textId="77777777" w:rsidR="003B4B5F" w:rsidRDefault="003B4B5F" w:rsidP="00B50701"/>
    <w:p w14:paraId="704DCC7C" w14:textId="3656C5C6" w:rsidR="000D3AEE" w:rsidRDefault="003B4B5F" w:rsidP="00B50701">
      <w:r>
        <w:fldChar w:fldCharType="begin" w:fldLock="1"/>
      </w:r>
      <w:r w:rsidR="000D3AEE">
        <w:instrText>ADDIN CSL_CITATION { "citationItems" : [ { "id" : "ITEM-1", "itemData" : { "DOI" : "10.1002/2016GL072228", "ISSN" : "00948276", "author" : [ { "dropping-particle" : "", "family" : "Hollinsworth", "given" : "James", "non-dropping-particle" : "", "parse-names" : false, "suffix" : "" }, { "dropping-particle" : "", "family" : "Ye", "given" : "Lingling", "non-dropping-particle" : "", "parse-names" : false, "suffix" : "" }, { "dropping-particle" : "", "family" : "Avouac", "given" : "Jean-Philippe", "non-dropping-particle" : "", "parse-names" : false, "suffix" : "" } ], "container-title" : "Geophysical Research Letters", "id" : "ITEM-1", "issue" : "Figure 1", "issued" : { "date-parts" : [ [ "2017" ] ] }, "page" : "1-9", "title" : "Dynamically triggered slip on a splay fault in the Mw 7.8, 2016 Kaikoura (New Zealand) earthquake", "type" : "article-journal" }, "uris" : [ "http://www.mendeley.com/documents/?uuid=e1bc79b3-2f52-4a59-b86c-85ecb1206ced" ] } ], "mendeley" : { "formattedCitation" : "[&lt;i&gt;Hollinsworth et al.&lt;/i&gt;, 2017]", "plainTextFormattedCitation" : "[Hollinsworth et al., 2017]", "previouslyFormattedCitation" : "[&lt;i&gt;Hollinsworth et al.&lt;/i&gt;, 2017]" }, "properties" : { "noteIndex" : 0 }, "schema" : "https://github.com/citation-style-language/schema/raw/master/csl-citation.json" }</w:instrText>
      </w:r>
      <w:r>
        <w:fldChar w:fldCharType="separate"/>
      </w:r>
      <w:r w:rsidRPr="003B4B5F">
        <w:rPr>
          <w:noProof/>
        </w:rPr>
        <w:t>[</w:t>
      </w:r>
      <w:r w:rsidRPr="003B4B5F">
        <w:rPr>
          <w:i/>
          <w:noProof/>
        </w:rPr>
        <w:t>Hollinsworth et al.</w:t>
      </w:r>
      <w:r w:rsidRPr="003B4B5F">
        <w:rPr>
          <w:noProof/>
        </w:rPr>
        <w:t>, 2017]</w:t>
      </w:r>
      <w:r>
        <w:fldChar w:fldCharType="end"/>
      </w:r>
      <w:r>
        <w:t xml:space="preserve"> reports the investigation of </w:t>
      </w:r>
      <w:r w:rsidR="00DE754E">
        <w:t xml:space="preserve">rupture of </w:t>
      </w:r>
      <w:r>
        <w:t>the M7.8</w:t>
      </w:r>
      <w:r w:rsidR="00350FD4">
        <w:t xml:space="preserve"> 2016 Kaikoura (NZ) earthquake by using optical satellite imagery and seismology</w:t>
      </w:r>
      <w:r w:rsidR="00DE754E">
        <w:t xml:space="preserve">. </w:t>
      </w:r>
      <w:r w:rsidR="0040066A">
        <w:t xml:space="preserve">They first talked about using the Optical imagery </w:t>
      </w:r>
      <w:r w:rsidR="0090666B">
        <w:t xml:space="preserve">and back-projection and finite fault model. </w:t>
      </w:r>
      <w:r w:rsidR="00261132">
        <w:t xml:space="preserve">They first try to use only one fault from the Global CMT to fit the data in finite fault model, but was unable to fit the </w:t>
      </w:r>
      <w:r w:rsidR="006674CB">
        <w:t xml:space="preserve">long period observation and the uplift. Therefore, they need adding another fault to fit the data. Using only this two faults, they already can get a first order of fitting very well. </w:t>
      </w:r>
      <w:r w:rsidR="00ED6771">
        <w:t xml:space="preserve">They argue that the simultaneous coseismic slip occurred on the Kekerengu Fault (strike-slip) and a deeper shallow-dipping fault (oblique-slip). </w:t>
      </w:r>
    </w:p>
    <w:p w14:paraId="71990D08" w14:textId="77777777" w:rsidR="000D3AEE" w:rsidRDefault="000D3AEE" w:rsidP="00B50701"/>
    <w:p w14:paraId="113AE289" w14:textId="2E969A44" w:rsidR="005560CE" w:rsidRDefault="000D3AEE" w:rsidP="00B50701">
      <w:r>
        <w:fldChar w:fldCharType="begin" w:fldLock="1"/>
      </w:r>
      <w:r w:rsidR="005560CE">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0D3AEE">
        <w:rPr>
          <w:noProof/>
        </w:rPr>
        <w:t>[</w:t>
      </w:r>
      <w:r w:rsidRPr="000D3AEE">
        <w:rPr>
          <w:i/>
          <w:noProof/>
        </w:rPr>
        <w:t>Kanamori and Kikuchi</w:t>
      </w:r>
      <w:r w:rsidRPr="000D3AEE">
        <w:rPr>
          <w:noProof/>
        </w:rPr>
        <w:t>, 1993]</w:t>
      </w:r>
      <w:r>
        <w:fldChar w:fldCharType="end"/>
      </w:r>
      <w:r>
        <w:t xml:space="preserve"> reports a Tsunami earthquake – the 1992 Nicaragua earthquake. </w:t>
      </w:r>
      <w:r w:rsidR="00891061">
        <w:t xml:space="preserve">It has very rich long period wave with a moderate shaking. </w:t>
      </w:r>
      <w:r w:rsidR="00E054ED">
        <w:t xml:space="preserve">The duration of the source time function is about 100 s, with a very clear reverse mechanism. </w:t>
      </w:r>
      <w:r w:rsidR="000928E6">
        <w:t xml:space="preserve">Two mechanism of the tsunami earthquakes were proposed, the first occurs in trenches with large amounts of sediment and an accretionary prism. </w:t>
      </w:r>
      <w:r w:rsidR="00F36C28">
        <w:t xml:space="preserve">Although the rupture of the individual thrust earthquake may not reach the ocean bottom, occasional slumping there may be the cause of large tsunami earthquakes. The </w:t>
      </w:r>
      <w:r w:rsidR="00AA79FE">
        <w:t xml:space="preserve">second occurs in subduction zones without large amounts of sediment. In these subduction zones, the sediments are completely subducted and the plate interface is filled with soft sediments. The slip can extend to the surface, breaking through a relatively weak plate interface filled with sediments. </w:t>
      </w:r>
      <w:r w:rsidR="00730A9D">
        <w:t xml:space="preserve">Also, the difference between Mw and Ms are also very effective to recognize tsunami earthquakes. </w:t>
      </w:r>
    </w:p>
    <w:p w14:paraId="035C1F6D" w14:textId="77777777" w:rsidR="005560CE" w:rsidRDefault="005560CE" w:rsidP="00B50701"/>
    <w:p w14:paraId="6E7BF625" w14:textId="0D155F2E" w:rsidR="00EE288A" w:rsidRDefault="005560CE" w:rsidP="00B50701">
      <w:r>
        <w:fldChar w:fldCharType="begin" w:fldLock="1"/>
      </w:r>
      <w:r w:rsidR="00EE288A">
        <w:instrText>ADDIN CSL_CITATION { "citationItems" : [ { "id" : "ITEM-1", "itemData" : { "DOI" : "10.5047/eps.2011.06.010", "ISSN" : "13438832", "abstract" : "Tsunami waveform inversion for the 11 March, 2011, off the Pacific coast of Tohoku Earthquake (M 9.0) indicates that the source of the largest tsunami was located near the axis of the Japan trench. Ocean-bottom pressure, and GPS wave, gauges recorded two-step tsunami waveforms: a gradual increase of sea level (~2 m) followed by an impulsive tsunami wave (3 to 5 m). The slip distribution estimated from 33 coastal tide gauges, offshore GPS wave gauges and bottom-pressure gauges show that the large slip, more than 40 m, was located along the trench axis. This offshore slip, similar but much larger than the 1896 Sanriku \u201ctsunami earthquake,\u201d is responsible for the recorded large impulsive peak. Large slip on the plate interface at southern Sanriku-oki (~30 m) and Miyagi-oki (~17 m) around the epicenter, a similar location with larger slip than the previously proposed fault model of the 869 Jogan earthquake, is responsible for the initial water-level rise and, presumably, the large tsunami inundation in Sendai plain. The interplate slip is ~10 m in Fukushima-oki, and less than 3 m in the Ibaraki-oki region. The total seismic moment is estimated as 3.8 \u00d7 1022 N m (Mw = 9.0).", "author" : [ { "dropping-particle" : "", "family" : "Fujii", "given" : "Yushiro", "non-dropping-particle" : "", "parse-names" : false, "suffix" : "" }, { "dropping-particle" : "", "family" : "Satake", "given" : "Kenji", "non-dropping-particle" : "", "parse-names" : false, "suffix" : "" }, { "dropping-particle" : "", "family" : "Sakai", "given" : "Shin'ichi", "non-dropping-particle" : "", "parse-names" : false, "suffix" : "" }, { "dropping-particle" : "", "family" : "Shinohara", "given" : "Masanao", "non-dropping-particle" : "", "parse-names" : false, "suffix" : "" }, { "dropping-particle" : "", "family" : "Kanazawa", "given" : "Toshihiko", "non-dropping-particle" : "", "parse-names" : false, "suffix" : "" } ], "container-title" : "Earth, Planets and Space", "id" : "ITEM-1", "issue" : "7", "issued" : { "date-parts" : [ [ "2011" ] ] }, "page" : "815-820", "title" : "Tsunami source of the 2011 off the Pacific coast of Tohoku Earthquake", "type" : "article-journal", "volume" : "63" }, "uris" : [ "http://www.mendeley.com/documents/?uuid=e4edec35-7b68-4543-be43-1424632e3631" ] } ], "mendeley" : { "formattedCitation" : "[&lt;i&gt;Fujii et al.&lt;/i&gt;, 2011]", "plainTextFormattedCitation" : "[Fujii et al., 2011]", "previouslyFormattedCitation" : "[&lt;i&gt;Fujii et al.&lt;/i&gt;, 2011]" }, "properties" : { "noteIndex" : 0 }, "schema" : "https://github.com/citation-style-language/schema/raw/master/csl-citation.json" }</w:instrText>
      </w:r>
      <w:r>
        <w:fldChar w:fldCharType="separate"/>
      </w:r>
      <w:r w:rsidRPr="005560CE">
        <w:rPr>
          <w:noProof/>
        </w:rPr>
        <w:t>[</w:t>
      </w:r>
      <w:r w:rsidRPr="005560CE">
        <w:rPr>
          <w:i/>
          <w:noProof/>
        </w:rPr>
        <w:t>Fujii et al.</w:t>
      </w:r>
      <w:r w:rsidRPr="005560CE">
        <w:rPr>
          <w:noProof/>
        </w:rPr>
        <w:t>, 2011]</w:t>
      </w:r>
      <w:r>
        <w:fldChar w:fldCharType="end"/>
      </w:r>
      <w:r>
        <w:t xml:space="preserve"> reports the tsunami waveform inversion for the March 11, 2011 Tohoku earthquake using Ocean-bottom pressure, GPS wave gauges, </w:t>
      </w:r>
      <w:r w:rsidR="00324FCC">
        <w:t xml:space="preserve">and </w:t>
      </w:r>
      <w:r>
        <w:t xml:space="preserve">coastal gauges. </w:t>
      </w:r>
      <w:r w:rsidR="00324FCC">
        <w:t xml:space="preserve">They reveal that the source of the largest tsunami was located near the axis of the Japan trench. They show the large tsunami was produced by both a very large displacement near the trench axis and a deeper interpolate slip in the southern Sanriku-oki, Miyagi-oki, and Fukushima-oki regions. </w:t>
      </w:r>
      <w:r w:rsidR="00141C2B">
        <w:t xml:space="preserve">The former explains the largest and impulsive tsunami waveforms, while the latter reproduces the initial part of the tsunami waveforms, as well as the large inundation on the Sendai plain. </w:t>
      </w:r>
      <w:r w:rsidR="00A42484">
        <w:t xml:space="preserve">While they captured the first order of the waveform, there is a discrepancy near the central Sanriku-oki region, may require additional tsunami sources. </w:t>
      </w:r>
    </w:p>
    <w:p w14:paraId="7D934669" w14:textId="77777777" w:rsidR="00EE288A" w:rsidRDefault="00EE288A" w:rsidP="00B50701"/>
    <w:p w14:paraId="160FE556" w14:textId="5D15B614" w:rsidR="00EE288A" w:rsidRDefault="00EE288A" w:rsidP="00B50701">
      <w:r>
        <w:fldChar w:fldCharType="begin" w:fldLock="1"/>
      </w:r>
      <w:r w:rsidR="00C210EA">
        <w:instrText>ADDIN CSL_CITATION { "citationItems" : [ { "id" : "ITEM-1", "itemData" : { "DOI" : "10.1029/98JB02236", "ISBN" : "0148-0227", "ISSN" : "01480227", "abstract" : "We adapt the formalism of Boatwright and Choy for the computation\\nof radiated seismic energy from broadband records at teleseismic\\ndistances to the real-time situation when neither the depth nor the\\nfocal geometry of the source is known accurately. The analysis of\\na large data set of more than 500 records from 52 large, recent earthquakes\\nshows that this procedure yields values of the estimated energy,\\nEE, in good agreement with values computed from available source\\nparameters, for example as published by the National Earthquake Information\\nCenter (NEIC), the average logarithmic residual being only 0.26 units.\\nWe analyze the energy-to-moment ratio by defining \u0398=log10(EE/M0).\\nFor regular earthquakes, this parameter agrees well with values expected\\nfrom theoretical models and from the worldwide NEIC catalogue. There\\nis a one-to-one correspondence between values of \u0398 that are deficient\\nby one full unit or more, and the so-called ``tsunami earthquakes'',\\npreviously identified in the literature as having exceedingly slow\\nsources, and believed due to the presence of sedimentary structures\\nin the fault zone. Our formalism can be applied to single-station\\nmeasurements, and its coupling to automated real-time measurements\\nof the seismic moment using the mantle magnitude Mm should significantly\\nimprove real-time tsunami warning.", "author" : [ { "dropping-particle" : "V", "family" : "Newman", "given" : "Andrew", "non-dropping-particle" : "", "parse-names" : false, "suffix" : "" }, { "dropping-particle" : "", "family" : "Okal", "given" : "Emile A", "non-dropping-particle" : "", "parse-names" : false, "suffix" : "" } ], "container-title" : "Journal of Geophysical Research", "id" : "ITEM-1", "issue" : "B11", "issued" : { "date-parts" : [ [ "1998" ] ] }, "page" : "26885-26898", "title" : "Teleseismic estimates of radiated seismic energy: The E/M0 discriminant for tsunami earthquakes", "type" : "article-journal", "volume" : "103" }, "uris" : [ "http://www.mendeley.com/documents/?uuid=67994cc0-8cc3-4cf6-9951-0f47b15c26af" ] } ], "mendeley" : { "formattedCitation" : "[&lt;i&gt;Newman and Okal&lt;/i&gt;, 1998]", "plainTextFormattedCitation" : "[Newman and Okal, 1998]", "previouslyFormattedCitation" : "[&lt;i&gt;Newman and Okal&lt;/i&gt;, 1998]" }, "properties" : { "noteIndex" : 0 }, "schema" : "https://github.com/citation-style-language/schema/raw/master/csl-citation.json" }</w:instrText>
      </w:r>
      <w:r>
        <w:fldChar w:fldCharType="separate"/>
      </w:r>
      <w:r w:rsidRPr="00EE288A">
        <w:rPr>
          <w:noProof/>
        </w:rPr>
        <w:t>[</w:t>
      </w:r>
      <w:r w:rsidRPr="00EE288A">
        <w:rPr>
          <w:i/>
          <w:noProof/>
        </w:rPr>
        <w:t>Newman and Okal</w:t>
      </w:r>
      <w:r w:rsidRPr="00EE288A">
        <w:rPr>
          <w:noProof/>
        </w:rPr>
        <w:t>, 1998]</w:t>
      </w:r>
      <w:r>
        <w:fldChar w:fldCharType="end"/>
      </w:r>
    </w:p>
    <w:p w14:paraId="120CCE76" w14:textId="49DED91F" w:rsidR="00EE288A" w:rsidRDefault="00EE288A" w:rsidP="00EE288A">
      <w:pPr>
        <w:pStyle w:val="ListParagraph"/>
        <w:numPr>
          <w:ilvl w:val="0"/>
          <w:numId w:val="6"/>
        </w:numPr>
      </w:pPr>
      <w:r>
        <w:t>Tsunami earthquake, characterized by significant deficiency of moment release at high frequencies.</w:t>
      </w:r>
    </w:p>
    <w:p w14:paraId="075106A5" w14:textId="1AE07AE4" w:rsidR="00EE288A" w:rsidRDefault="00EE288A" w:rsidP="00EE288A">
      <w:pPr>
        <w:pStyle w:val="ListParagraph"/>
        <w:numPr>
          <w:ilvl w:val="0"/>
          <w:numId w:val="6"/>
        </w:numPr>
      </w:pPr>
      <w:r>
        <w:lastRenderedPageBreak/>
        <w:t xml:space="preserve">Difference between a tsunamigenic earthquake, which </w:t>
      </w:r>
      <w:r w:rsidR="00BD2B74">
        <w:t xml:space="preserve">is merely an earthquake having </w:t>
      </w:r>
      <w:r w:rsidR="006A34F3">
        <w:t xml:space="preserve">generated an observable tsunami, and a ‘tsunami earthquake’, defined as an event whose tsunami is significantly larger than would be expected from its seismic waves. </w:t>
      </w:r>
    </w:p>
    <w:p w14:paraId="01E45AB2" w14:textId="071D1A91" w:rsidR="00C210EA" w:rsidRDefault="00C210EA" w:rsidP="00EE288A">
      <w:pPr>
        <w:pStyle w:val="ListParagraph"/>
        <w:numPr>
          <w:ilvl w:val="0"/>
          <w:numId w:val="6"/>
        </w:numPr>
      </w:pPr>
      <w:r>
        <w:t xml:space="preserve">This paper starts with the two types of mechanisms generating tsunami from </w:t>
      </w:r>
      <w:r>
        <w:fldChar w:fldCharType="begin" w:fldLock="1"/>
      </w:r>
      <w:r w:rsidR="001329B5">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C210EA">
        <w:rPr>
          <w:noProof/>
        </w:rPr>
        <w:t>[</w:t>
      </w:r>
      <w:r w:rsidRPr="00C210EA">
        <w:rPr>
          <w:i/>
          <w:noProof/>
        </w:rPr>
        <w:t>Kanamori and Kikuchi</w:t>
      </w:r>
      <w:r w:rsidRPr="00C210EA">
        <w:rPr>
          <w:noProof/>
        </w:rPr>
        <w:t>, 1993]</w:t>
      </w:r>
      <w:r>
        <w:fldChar w:fldCharType="end"/>
      </w:r>
      <w:r>
        <w:t xml:space="preserve">, and due to the slower rupture of the tsunami earthquake, it is maybe easier to identify by purely seismic methods, this is the goal of this paper. </w:t>
      </w:r>
    </w:p>
    <w:p w14:paraId="477AACB4" w14:textId="1EDB35F0" w:rsidR="008E6754" w:rsidRDefault="008E6754" w:rsidP="00EE288A">
      <w:pPr>
        <w:pStyle w:val="ListParagraph"/>
        <w:numPr>
          <w:ilvl w:val="0"/>
          <w:numId w:val="6"/>
        </w:numPr>
      </w:pPr>
      <w:r>
        <w:t xml:space="preserve">They define a dimensionless parameter, log10(E/M0), similar to mb/Ms to discriminant tsunami earthquakes. </w:t>
      </w:r>
    </w:p>
    <w:p w14:paraId="7AD27DDB" w14:textId="77777777" w:rsidR="001329B5" w:rsidRDefault="001329B5" w:rsidP="00B50701"/>
    <w:p w14:paraId="16C72BF9" w14:textId="45E2B9ED" w:rsidR="00D20A20" w:rsidRDefault="001329B5" w:rsidP="00B50701">
      <w:r>
        <w:fldChar w:fldCharType="begin" w:fldLock="1"/>
      </w:r>
      <w:r w:rsidR="00D20A20">
        <w:instrText>ADDIN CSL_CITATION { "citationItems" : [ { "id" : "ITEM-1", "itemData" : { "DOI" : "10.1002/2017JB014047", "ISSN" : "21699313", "author" : [ { "dropping-particle" : "", "family" : "Shelly", "given" : "David R.", "non-dropping-particle" : "", "parse-names" : false, "suffix" : "" } ], "container-title" : "Journal of Geophysical Research: Solid Earth", "id" : "ITEM-1", "issue" : "Figure 1", "issued" : { "date-parts" : [ [ "2017" ] ] }, "page" : "1-15", "title" : "A 15 year catalog of more than 1 million low-frequency earthquakes: Tracking tremor and slip along the deep San Andreas Fault", "type" : "article-journal" }, "uris" : [ "http://www.mendeley.com/documents/?uuid=4f175951-2dfa-4f99-8c77-664e160d8ea1" ] } ], "mendeley" : { "formattedCitation" : "[&lt;i&gt;Shelly&lt;/i&gt;, 2017]", "plainTextFormattedCitation" : "[Shelly, 2017]", "previouslyFormattedCitation" : "[&lt;i&gt;Shelly&lt;/i&gt;, 2017]" }, "properties" : { "noteIndex" : 0 }, "schema" : "https://github.com/citation-style-language/schema/raw/master/csl-citation.json" }</w:instrText>
      </w:r>
      <w:r>
        <w:fldChar w:fldCharType="separate"/>
      </w:r>
      <w:r w:rsidRPr="001329B5">
        <w:rPr>
          <w:noProof/>
        </w:rPr>
        <w:t>[</w:t>
      </w:r>
      <w:r w:rsidRPr="001329B5">
        <w:rPr>
          <w:i/>
          <w:noProof/>
        </w:rPr>
        <w:t>Shelly</w:t>
      </w:r>
      <w:r w:rsidRPr="001329B5">
        <w:rPr>
          <w:noProof/>
        </w:rPr>
        <w:t>, 2017]</w:t>
      </w:r>
      <w:r>
        <w:fldChar w:fldCharType="end"/>
      </w:r>
      <w:r>
        <w:t xml:space="preserve"> reports a nice dataset of a 15 year catalog of more than 1 million low-frequency earthquakes along the deep San Andreas Fault. </w:t>
      </w:r>
      <w:r w:rsidR="00907EF5">
        <w:t>In this paper, he talks about the method and procedures to create this catalog</w:t>
      </w:r>
      <w:r w:rsidR="00143C87">
        <w:t>, as well as the uncertainties and difficulties associated with it</w:t>
      </w:r>
      <w:r w:rsidR="00907EF5">
        <w:t xml:space="preserve">. He also talks about the research effort on this dataset, particularly: Influence of two nearby larger earthquakes, recurrence pattern, bimodal 3 and 6 day recurring family, fast and slow migration of LFEs, and implications for Physics at the tremor source. </w:t>
      </w:r>
      <w:r w:rsidR="000D398D">
        <w:t xml:space="preserve">Also, you can sort of using the correlation of the detections to monitor the network health status. </w:t>
      </w:r>
      <w:r w:rsidR="00893AD2">
        <w:t xml:space="preserve">Overall, this paper lay out a very nice dataset and I should work on it to draw useful insight. </w:t>
      </w:r>
    </w:p>
    <w:p w14:paraId="6D7CDF02" w14:textId="77777777" w:rsidR="00D20A20" w:rsidRDefault="00D20A20" w:rsidP="00B50701"/>
    <w:p w14:paraId="2425BEF1" w14:textId="6F4ECBBD" w:rsidR="007214CF" w:rsidRDefault="00D20A20" w:rsidP="00B50701">
      <w:r>
        <w:fldChar w:fldCharType="begin" w:fldLock="1"/>
      </w:r>
      <w:r w:rsidR="00D63A9D">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note" : "1. Deep convolutional neural network with ReLUs train several times faster than their equivalents with tanh/sigmoid units. \n2. ReLUs have the desirable property that they do not require input normalization to prevent them from saturating. \n3. Pooling layers in CNNs summarize the outputs of neighboring groups of neurons in the same kernel map. \n4. They maximizes the multinomial logistic regression objective, which is equivalent to maximizing the average across training cases of the log-probability of the correct label under the prediction distribution. \n5. Two ways they used for combating overfitting, (a) Data augmentation, (b) Dropout\n6. They found that their network's performance degrades if a single convolutional layer is removed.", "page" : "1-9", "title" : "ImageNet Classification with Deep Convolutional Neural Networks", "type" : "article-journal" }, "uris" : [ "http://www.mendeley.com/documents/?uuid=4c98bb43-8c39-423f-ac60-72e17d6c4a17" ] } ], "mendeley" : { "formattedCitation" : "[&lt;i&gt;Krizhevsky et al.&lt;/i&gt;, 2012]", "plainTextFormattedCitation" : "[Krizhevsky et al., 2012]", "previouslyFormattedCitation" : "[&lt;i&gt;Krizhevsky et al.&lt;/i&gt;, 2012]" }, "properties" : { "noteIndex" : 0 }, "schema" : "https://github.com/citation-style-language/schema/raw/master/csl-citation.json" }</w:instrText>
      </w:r>
      <w:r>
        <w:fldChar w:fldCharType="separate"/>
      </w:r>
      <w:r w:rsidRPr="00D20A20">
        <w:rPr>
          <w:noProof/>
        </w:rPr>
        <w:t>[</w:t>
      </w:r>
      <w:r w:rsidRPr="00D20A20">
        <w:rPr>
          <w:i/>
          <w:noProof/>
        </w:rPr>
        <w:t>Krizhevsky et al.</w:t>
      </w:r>
      <w:r w:rsidRPr="00D20A20">
        <w:rPr>
          <w:noProof/>
        </w:rPr>
        <w:t>, 2012]</w:t>
      </w:r>
      <w:r>
        <w:fldChar w:fldCharType="end"/>
      </w:r>
      <w:r>
        <w:t xml:space="preserve"> reports using CNN to classify images. This is the first few papers that showed the amazing results of CNN. </w:t>
      </w:r>
      <w:r w:rsidR="007214CF">
        <w:t>Here are some key points from the paper:</w:t>
      </w:r>
    </w:p>
    <w:p w14:paraId="66C139CD" w14:textId="18A10270" w:rsidR="007214CF" w:rsidRPr="007214CF" w:rsidRDefault="007214CF" w:rsidP="007214CF">
      <w:r w:rsidRPr="007214CF">
        <w:t xml:space="preserve">1. Deep convolutional neural network with ReLUs train several times faster than their equivalents with tanh/sigmoid units. </w:t>
      </w:r>
      <w:r w:rsidRPr="007214CF">
        <w:br/>
        <w:t xml:space="preserve">2. ReLUs have the desirable property that they do not require input normalization to prevent them from saturating. </w:t>
      </w:r>
      <w:r w:rsidRPr="007214CF">
        <w:br/>
        <w:t xml:space="preserve">3. Pooling layers in CNNs </w:t>
      </w:r>
      <w:r w:rsidR="002F3F31" w:rsidRPr="007214CF">
        <w:t>summarize</w:t>
      </w:r>
      <w:r w:rsidRPr="007214CF">
        <w:t xml:space="preserve"> the outputs of neighboring groups of neurons in the same kernel map. </w:t>
      </w:r>
      <w:r w:rsidRPr="007214CF">
        <w:br/>
        <w:t xml:space="preserve">4. They maximizes the multinomial logistic regression objective, which is equivalent to maximizing the average across training cases of the log-probability of the correct label under the prediction distribution. </w:t>
      </w:r>
      <w:r w:rsidRPr="007214CF">
        <w:br/>
        <w:t>5. Two ways they used for combating overfitting, (a) Data augmentation, (b) Dropout</w:t>
      </w:r>
      <w:r w:rsidRPr="007214CF">
        <w:br/>
        <w:t xml:space="preserve">6. They found that their network's performance degrades if a single convolutional layer is removed. </w:t>
      </w:r>
    </w:p>
    <w:p w14:paraId="1820425B" w14:textId="0E89ACCD" w:rsidR="009C39DF" w:rsidRDefault="007F0911" w:rsidP="00B50701">
      <w:r>
        <w:br/>
      </w:r>
      <w:r w:rsidR="00D63A9D">
        <w:fldChar w:fldCharType="begin" w:fldLock="1"/>
      </w:r>
      <w:r w:rsidR="00D93356">
        <w:instrText>ADDIN CSL_CITATION { "citationItems" : [ { "id" : "ITEM-1", "itemData" : { "DOI" : "10.1109/ICDAR.2003.1227801", "ISBN" : "0-7695-1960-1", "abstract" : "Not Available", "author" : [ { "dropping-particle" : "", "family" : "Simard", "given" : "P Y", "non-dropping-particle" : "", "parse-names" : false, "suffix" : "" }, { "dropping-particle" : "", "family" : "Steinkraus", "given" : "D", "non-dropping-particle" : "", "parse-names" : false, "suffix" : "" }, { "dropping-particle" : "", "family" : "Platt", "given" : "John C", "non-dropping-particle" : "", "parse-names" : false, "suffix" : "" } ], "container-title" : "Document Analysis and Recognition, 2003. Proceedings. Seventh International Conference on", "id" : "ITEM-1", "issued" : { "date-parts" : [ [ "2003" ] ] }, "page" : "958-963", "title" : "Best practices for convolutional neural networks applied to visual document analysis", "type" : "article-journal" }, "uris" : [ "http://www.mendeley.com/documents/?uuid=4aff35f8-4f65-43b4-80db-c579a3f9d09f" ] } ], "mendeley" : { "formattedCitation" : "[&lt;i&gt;Simard et al.&lt;/i&gt;, 2003]", "plainTextFormattedCitation" : "[Simard et al., 2003]", "previouslyFormattedCitation" : "[&lt;i&gt;Simard et al.&lt;/i&gt;, 2003]" }, "properties" : { "noteIndex" : 0 }, "schema" : "https://github.com/citation-style-language/schema/raw/master/csl-citation.json" }</w:instrText>
      </w:r>
      <w:r w:rsidR="00D63A9D">
        <w:fldChar w:fldCharType="separate"/>
      </w:r>
      <w:r w:rsidR="00D63A9D" w:rsidRPr="00D63A9D">
        <w:rPr>
          <w:noProof/>
        </w:rPr>
        <w:t>[</w:t>
      </w:r>
      <w:r w:rsidR="00D63A9D" w:rsidRPr="00D63A9D">
        <w:rPr>
          <w:i/>
          <w:noProof/>
        </w:rPr>
        <w:t>Simard et al.</w:t>
      </w:r>
      <w:r w:rsidR="00D63A9D" w:rsidRPr="00D63A9D">
        <w:rPr>
          <w:noProof/>
        </w:rPr>
        <w:t>, 2003]</w:t>
      </w:r>
      <w:r w:rsidR="00D63A9D">
        <w:fldChar w:fldCharType="end"/>
      </w:r>
      <w:r w:rsidR="00D63A9D">
        <w:t xml:space="preserve"> reports some best practices using convolutional neural network in the tasks of image classification. </w:t>
      </w:r>
      <w:r w:rsidR="006D0B01">
        <w:t xml:space="preserve">The main finding they found are: </w:t>
      </w:r>
    </w:p>
    <w:p w14:paraId="4ADF5204" w14:textId="6B920717" w:rsidR="006D0B01" w:rsidRDefault="006D0B01" w:rsidP="006D0B01">
      <w:pPr>
        <w:pStyle w:val="ListParagraph"/>
        <w:numPr>
          <w:ilvl w:val="0"/>
          <w:numId w:val="7"/>
        </w:numPr>
      </w:pPr>
      <w:r>
        <w:t>get a training set as large as possible, they expand the training set by adding a new form of distorted data</w:t>
      </w:r>
    </w:p>
    <w:p w14:paraId="21F89379" w14:textId="2D40DFE2" w:rsidR="006D0B01" w:rsidRDefault="00B17270" w:rsidP="006D0B01">
      <w:pPr>
        <w:pStyle w:val="ListParagraph"/>
        <w:numPr>
          <w:ilvl w:val="0"/>
          <w:numId w:val="7"/>
        </w:numPr>
      </w:pPr>
      <w:r>
        <w:t xml:space="preserve">They found the </w:t>
      </w:r>
      <w:r w:rsidR="00506A02">
        <w:t xml:space="preserve">convolutional neural networks are better suited for visual document tasks than fully connected networks. </w:t>
      </w:r>
    </w:p>
    <w:p w14:paraId="5B0D26E8" w14:textId="77777777" w:rsidR="00D63A9D" w:rsidRDefault="00D63A9D" w:rsidP="00B50701"/>
    <w:p w14:paraId="16EF517D" w14:textId="6CEF9D58" w:rsidR="00D93356" w:rsidRDefault="00D93356" w:rsidP="00B50701">
      <w:r>
        <w:lastRenderedPageBreak/>
        <w:fldChar w:fldCharType="begin" w:fldLock="1"/>
      </w:r>
      <w:r w:rsidR="004901ED">
        <w:instrText>ADDIN CSL_CITATION { "citationItems" : [ { "id" : "ITEM-1", "itemData" : { "DOI" : "arXiv:1207.0580", "ISBN" : "9781467394673", "ISSN" : "9781467394673", "PMID" : "1000104337", "abstract" : "When a large feedforward neural network is trained on a small training set, it typically performs poorly on held-out test data. This \"overfitting\" is greatly reduced by randomly omitting half of the feature detectors on each training case. This prevents complex co-adaptations in which a feature detector is only helpful in the context of several other specific feature detectors. Instead, each neuron learns to detect a feature that is generally helpful for producing the correct answer given the combinatorially large variety of internal contexts in which it must operate. Random \"dropout\" gives big improvements on many benchmark tasks and sets new records for speech and object recognition.", "author" : [ { "dropping-particle" : "", "family" : "Hinton", "given" : "Geoffrey E", "non-dropping-particle" : "", "parse-names" : false, "suffix" : "" }, { "dropping-particle" : "", "family" : "Srivastava", "given" : "Nitish", "non-dropping-particle" : "", "parse-names" : false, "suffix" : "" }, { "dropping-particle" : "", "family" : "Krizhevsky", "given" : "Alex", "non-dropping-particle" : "", "parse-names" : false, "suffix" : "" }, { "dropping-particle" : "", "family" : "Sutskever", "given" : "Ilya", "non-dropping-particle" : "", "parse-names" : false, "suffix" : "" }, { "dropping-particle" : "", "family" : "Salakhutdinov", "given" : "Ruslan R", "non-dropping-particle" : "", "parse-names" : false, "suffix" : "" } ], "id" : "ITEM-1", "issued" : { "date-parts" : [ [ "2012", "7", "3" ] ] }, "note" : "1. This prevents complex co-adaptations in which a feature detector is only helpful in the context of several other specific feature detectors\n2. Another way to view the dropout procedure is as a very efficient way of perform- ing model averaging with neural networks\n3.", "page" : "1-18", "title" : "Improving neural networks by preventing co-adaptation of feature detectors", "type" : "article-journal" }, "uris" : [ "http://www.mendeley.com/documents/?uuid=cb4b760e-b3c3-4b48-87fe-bba212c23019" ] } ], "mendeley" : { "formattedCitation" : "[&lt;i&gt;Hinton et al.&lt;/i&gt;, 2012]", "plainTextFormattedCitation" : "[Hinton et al., 2012]", "previouslyFormattedCitation" : "[&lt;i&gt;Hinton et al.&lt;/i&gt;, 2012]" }, "properties" : { "noteIndex" : 0 }, "schema" : "https://github.com/citation-style-language/schema/raw/master/csl-citation.json" }</w:instrText>
      </w:r>
      <w:r>
        <w:fldChar w:fldCharType="separate"/>
      </w:r>
      <w:r w:rsidRPr="00D93356">
        <w:rPr>
          <w:noProof/>
        </w:rPr>
        <w:t>[</w:t>
      </w:r>
      <w:r w:rsidRPr="00D93356">
        <w:rPr>
          <w:i/>
          <w:noProof/>
        </w:rPr>
        <w:t>Hinton et al.</w:t>
      </w:r>
      <w:r w:rsidRPr="00D93356">
        <w:rPr>
          <w:noProof/>
        </w:rPr>
        <w:t>, 2012]</w:t>
      </w:r>
      <w:r>
        <w:fldChar w:fldCharType="end"/>
      </w:r>
      <w:r>
        <w:t xml:space="preserve"> talks about the effectiveness of using dropout in the convolutional neural networks. </w:t>
      </w:r>
      <w:r w:rsidR="0005737E">
        <w:t>They found using dropout are:</w:t>
      </w:r>
    </w:p>
    <w:p w14:paraId="0D3248F4" w14:textId="29B44614" w:rsidR="0005737E" w:rsidRPr="0005737E" w:rsidRDefault="0005737E" w:rsidP="0005737E">
      <w:pPr>
        <w:ind w:left="480"/>
        <w:rPr>
          <w:rFonts w:ascii="Times" w:hAnsi="Times" w:cs="Times New Roman"/>
          <w:sz w:val="20"/>
          <w:szCs w:val="20"/>
        </w:rPr>
      </w:pPr>
      <w:r w:rsidRPr="0005737E">
        <w:t>1. This prevents complex co-adaptations in which a feature detector is only helpful in the context of several other specific feature detectors</w:t>
      </w:r>
      <w:r w:rsidRPr="0005737E">
        <w:br/>
        <w:t>2. Another way to view the dropout procedure is as a</w:t>
      </w:r>
      <w:r>
        <w:t xml:space="preserve"> very efficient way of perform</w:t>
      </w:r>
      <w:r w:rsidRPr="0005737E">
        <w:t>ing model averaging with neural networks</w:t>
      </w:r>
    </w:p>
    <w:p w14:paraId="09E48027" w14:textId="3091AEDA" w:rsidR="0005737E" w:rsidRDefault="0005737E" w:rsidP="00B50701">
      <w:r>
        <w:t xml:space="preserve">Also, in this paper, it shows the results that improved due to using dropout on various datasets. </w:t>
      </w:r>
      <w:r w:rsidR="00E205A5">
        <w:t xml:space="preserve">The most interesting part of the paper is the last paragraph, that link the findings to evolution. </w:t>
      </w:r>
    </w:p>
    <w:p w14:paraId="090CCA43" w14:textId="77777777" w:rsidR="004901ED" w:rsidRDefault="004901ED" w:rsidP="00B50701"/>
    <w:p w14:paraId="4AB82344" w14:textId="3F30A58C" w:rsidR="004901ED" w:rsidRDefault="004901ED" w:rsidP="00B50701">
      <w:r>
        <w:fldChar w:fldCharType="begin" w:fldLock="1"/>
      </w:r>
      <w:r>
        <w:instrText>ADDIN CSL_CITATION { "citationItems" : [ { "id" : "ITEM-1", "itemData" : { "author" : [ { "dropping-particle" : "", "family" : "Hensman", "given" : "Paulina", "non-dropping-particle" : "", "parse-names" : false, "suffix" : "" }, { "dropping-particle" : "", "family" : "Masko", "given" : "David", "non-dropping-particle" : "", "parse-names" : false, "suffix" : "" } ], "id" : "ITEM-1", "issued" : { "date-parts" : [ [ "2015" ] ] }, "publisher" : "KTH Royal Institute of Technology", "title" : "The Impact of Imbalanced Training Data for Convolutional Neural Networks", "type" : "thesis" }, "uris" : [ "http://www.mendeley.com/documents/?uuid=9a5c76f7-e6e6-4b20-a8c5-3943b8169e94" ] } ], "mendeley" : { "formattedCitation" : "[&lt;i&gt;Hensman and Masko&lt;/i&gt;, 2015]", "plainTextFormattedCitation" : "[Hensman and Masko, 2015]" }, "properties" : { "noteIndex" : 0 }, "schema" : "https://github.com/citation-style-language/schema/raw/master/csl-citation.json" }</w:instrText>
      </w:r>
      <w:r>
        <w:fldChar w:fldCharType="separate"/>
      </w:r>
      <w:r w:rsidRPr="004901ED">
        <w:rPr>
          <w:noProof/>
        </w:rPr>
        <w:t>[</w:t>
      </w:r>
      <w:r w:rsidRPr="004901ED">
        <w:rPr>
          <w:i/>
          <w:noProof/>
        </w:rPr>
        <w:t>Hensman and Masko</w:t>
      </w:r>
      <w:r w:rsidRPr="004901ED">
        <w:rPr>
          <w:noProof/>
        </w:rPr>
        <w:t>, 2015]</w:t>
      </w:r>
      <w:r>
        <w:fldChar w:fldCharType="end"/>
      </w:r>
      <w:r>
        <w:t xml:space="preserve"> did interest test of the influence of the imbalanced datasets on Convolutional neural network on CIFAR-10. </w:t>
      </w:r>
      <w:r w:rsidR="00786D7D">
        <w:t xml:space="preserve">They tried different distributions of different classes, and found that, the imbalanced datasets have a large effect on the performance. Then they also oversampled the minor classes by simply randomly duplicate the data samples. This simple oversample technique actually make the results comparable to the original balanced datasets, which I feel really amazed. </w:t>
      </w:r>
      <w:r w:rsidR="006F1180">
        <w:t xml:space="preserve">Therefore, I can think of using the oversample even with a lot of duplicates to boost the performance. </w:t>
      </w:r>
      <w:r w:rsidR="00134CCB">
        <w:t xml:space="preserve">They also show that, after the oversample, the initial imbalanced distributions seems have no effect, which illustrate that the balanced distribution is more important than the unique data points. </w:t>
      </w:r>
      <w:bookmarkStart w:id="0" w:name="_GoBack"/>
      <w:bookmarkEnd w:id="0"/>
    </w:p>
    <w:p w14:paraId="03639257" w14:textId="77777777" w:rsidR="00D93356" w:rsidRDefault="00D93356" w:rsidP="00B50701"/>
    <w:p w14:paraId="3262DE58" w14:textId="47A6AA9D" w:rsidR="004901ED" w:rsidRPr="004901ED" w:rsidRDefault="00E35418" w:rsidP="004901ED">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4901ED" w:rsidRPr="004901ED">
        <w:rPr>
          <w:rFonts w:ascii="Cambria" w:hAnsi="Cambria"/>
          <w:noProof/>
        </w:rPr>
        <w:t xml:space="preserve">Aguiar, A. C., and S. C. Myers (2016), </w:t>
      </w:r>
      <w:r w:rsidR="004901ED" w:rsidRPr="004901ED">
        <w:rPr>
          <w:rFonts w:ascii="Cambria" w:hAnsi="Cambria"/>
          <w:i/>
          <w:iCs/>
          <w:noProof/>
        </w:rPr>
        <w:t>Characterizing Microseismicity at the Newberry Volcano Geothermal Site using PageRank</w:t>
      </w:r>
      <w:r w:rsidR="004901ED" w:rsidRPr="004901ED">
        <w:rPr>
          <w:rFonts w:ascii="Cambria" w:hAnsi="Cambria"/>
          <w:noProof/>
        </w:rPr>
        <w:t>.</w:t>
      </w:r>
    </w:p>
    <w:p w14:paraId="15F89210"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Background, C. (2007), Virgin Mobile USA : Pricing for the Very First Time, </w:t>
      </w:r>
      <w:r w:rsidRPr="004901ED">
        <w:rPr>
          <w:rFonts w:ascii="Cambria" w:hAnsi="Cambria"/>
          <w:i/>
          <w:iCs/>
          <w:noProof/>
        </w:rPr>
        <w:t>Harv. Bus. Rev.</w:t>
      </w:r>
    </w:p>
    <w:p w14:paraId="7C083D36"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Bayrakci, G. et al. (2016), Fault-controlled hydration of the upper mantle during continental rifting, </w:t>
      </w:r>
      <w:r w:rsidRPr="004901ED">
        <w:rPr>
          <w:rFonts w:ascii="Cambria" w:hAnsi="Cambria"/>
          <w:i/>
          <w:iCs/>
          <w:noProof/>
        </w:rPr>
        <w:t>Nat. Geosci.</w:t>
      </w:r>
      <w:r w:rsidRPr="004901ED">
        <w:rPr>
          <w:rFonts w:ascii="Cambria" w:hAnsi="Cambria"/>
          <w:noProof/>
        </w:rPr>
        <w:t>, (March), 1–6, doi:10.1038/ngeo2671.</w:t>
      </w:r>
    </w:p>
    <w:p w14:paraId="632132CE"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Beans, C. (2017), Science and Culture: Musicians join scientists to explore data through sound, </w:t>
      </w:r>
      <w:r w:rsidRPr="004901ED">
        <w:rPr>
          <w:rFonts w:ascii="Cambria" w:hAnsi="Cambria"/>
          <w:i/>
          <w:iCs/>
          <w:noProof/>
        </w:rPr>
        <w:t>Proc. Natl. Acad. Sci.</w:t>
      </w:r>
      <w:r w:rsidRPr="004901ED">
        <w:rPr>
          <w:rFonts w:ascii="Cambria" w:hAnsi="Cambria"/>
          <w:noProof/>
        </w:rPr>
        <w:t xml:space="preserve">, </w:t>
      </w:r>
      <w:r w:rsidRPr="004901ED">
        <w:rPr>
          <w:rFonts w:ascii="Cambria" w:hAnsi="Cambria"/>
          <w:i/>
          <w:iCs/>
          <w:noProof/>
        </w:rPr>
        <w:t>114</w:t>
      </w:r>
      <w:r w:rsidRPr="004901ED">
        <w:rPr>
          <w:rFonts w:ascii="Cambria" w:hAnsi="Cambria"/>
          <w:noProof/>
        </w:rPr>
        <w:t>(18), 4563–4565, doi:10.1073/pnas.1705325114.</w:t>
      </w:r>
    </w:p>
    <w:p w14:paraId="0BA70226"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Bletery, Q., A. M. Thomas, A. W. Rempel, L. Karlstrom, A. Sladen, and L. De Barros (2016), Mega-earthquakes rupture flat megathrusts, </w:t>
      </w:r>
      <w:r w:rsidRPr="004901ED">
        <w:rPr>
          <w:rFonts w:ascii="Cambria" w:hAnsi="Cambria"/>
          <w:i/>
          <w:iCs/>
          <w:noProof/>
        </w:rPr>
        <w:t>Science (80-. ).</w:t>
      </w:r>
      <w:r w:rsidRPr="004901ED">
        <w:rPr>
          <w:rFonts w:ascii="Cambria" w:hAnsi="Cambria"/>
          <w:noProof/>
        </w:rPr>
        <w:t xml:space="preserve">, </w:t>
      </w:r>
      <w:r w:rsidRPr="004901ED">
        <w:rPr>
          <w:rFonts w:ascii="Cambria" w:hAnsi="Cambria"/>
          <w:i/>
          <w:iCs/>
          <w:noProof/>
        </w:rPr>
        <w:t>354</w:t>
      </w:r>
      <w:r w:rsidRPr="004901ED">
        <w:rPr>
          <w:rFonts w:ascii="Cambria" w:hAnsi="Cambria"/>
          <w:noProof/>
        </w:rPr>
        <w:t>(6315), 1027–1031, doi:10.1126/science.aag0482.</w:t>
      </w:r>
    </w:p>
    <w:p w14:paraId="210A2234"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Chen, K. H., and R. Bürgmann (2017), Creeping faults: Good news, bad news?, </w:t>
      </w:r>
      <w:r w:rsidRPr="004901ED">
        <w:rPr>
          <w:rFonts w:ascii="Cambria" w:hAnsi="Cambria"/>
          <w:i/>
          <w:iCs/>
          <w:noProof/>
        </w:rPr>
        <w:t>Rev. Geophys.</w:t>
      </w:r>
      <w:r w:rsidRPr="004901ED">
        <w:rPr>
          <w:rFonts w:ascii="Cambria" w:hAnsi="Cambria"/>
          <w:noProof/>
        </w:rPr>
        <w:t>, 1–5, doi:10.1002/2017RG000565.</w:t>
      </w:r>
    </w:p>
    <w:p w14:paraId="1CCEF9C9"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Cheng, M. H., M. D. Kohler, and T. H. Heaton (2015), Prediction of wave propagation in buildings using data from a single seismometer, </w:t>
      </w:r>
      <w:r w:rsidRPr="004901ED">
        <w:rPr>
          <w:rFonts w:ascii="Cambria" w:hAnsi="Cambria"/>
          <w:i/>
          <w:iCs/>
          <w:noProof/>
        </w:rPr>
        <w:t>Bull. Seismol. Soc. Am.</w:t>
      </w:r>
      <w:r w:rsidRPr="004901ED">
        <w:rPr>
          <w:rFonts w:ascii="Cambria" w:hAnsi="Cambria"/>
          <w:noProof/>
        </w:rPr>
        <w:t xml:space="preserve">, </w:t>
      </w:r>
      <w:r w:rsidRPr="004901ED">
        <w:rPr>
          <w:rFonts w:ascii="Cambria" w:hAnsi="Cambria"/>
          <w:i/>
          <w:iCs/>
          <w:noProof/>
        </w:rPr>
        <w:t>105</w:t>
      </w:r>
      <w:r w:rsidRPr="004901ED">
        <w:rPr>
          <w:rFonts w:ascii="Cambria" w:hAnsi="Cambria"/>
          <w:noProof/>
        </w:rPr>
        <w:t>(1), 107–119, doi:10.1785/0120140037.</w:t>
      </w:r>
    </w:p>
    <w:p w14:paraId="4B516624"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Davidson, M. (2017), Introduction to this special section: Data analytics and machine learning, </w:t>
      </w:r>
      <w:r w:rsidRPr="004901ED">
        <w:rPr>
          <w:rFonts w:ascii="Cambria" w:hAnsi="Cambria"/>
          <w:i/>
          <w:iCs/>
          <w:noProof/>
        </w:rPr>
        <w:t>Lead. Edge</w:t>
      </w:r>
      <w:r w:rsidRPr="004901ED">
        <w:rPr>
          <w:rFonts w:ascii="Cambria" w:hAnsi="Cambria"/>
          <w:noProof/>
        </w:rPr>
        <w:t xml:space="preserve">, </w:t>
      </w:r>
      <w:r w:rsidRPr="004901ED">
        <w:rPr>
          <w:rFonts w:ascii="Cambria" w:hAnsi="Cambria"/>
          <w:i/>
          <w:iCs/>
          <w:noProof/>
        </w:rPr>
        <w:t>36</w:t>
      </w:r>
      <w:r w:rsidRPr="004901ED">
        <w:rPr>
          <w:rFonts w:ascii="Cambria" w:hAnsi="Cambria"/>
          <w:noProof/>
        </w:rPr>
        <w:t>(3), 206–206, doi:10.1190/tle36030206.1.</w:t>
      </w:r>
    </w:p>
    <w:p w14:paraId="0CC84FEB"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DeVries, P. M. R., T. Ben Thompson, and B. J. Meade (2017), Enabling large-scale viscoelastic calculations via neural network acceleration, </w:t>
      </w:r>
      <w:r w:rsidRPr="004901ED">
        <w:rPr>
          <w:rFonts w:ascii="Cambria" w:hAnsi="Cambria"/>
          <w:i/>
          <w:iCs/>
          <w:noProof/>
        </w:rPr>
        <w:t>Geophys. Res. Lett.</w:t>
      </w:r>
      <w:r w:rsidRPr="004901ED">
        <w:rPr>
          <w:rFonts w:ascii="Cambria" w:hAnsi="Cambria"/>
          <w:noProof/>
        </w:rPr>
        <w:t xml:space="preserve">, </w:t>
      </w:r>
      <w:r w:rsidRPr="004901ED">
        <w:rPr>
          <w:rFonts w:ascii="Cambria" w:hAnsi="Cambria"/>
          <w:i/>
          <w:iCs/>
          <w:noProof/>
        </w:rPr>
        <w:t>44</w:t>
      </w:r>
      <w:r w:rsidRPr="004901ED">
        <w:rPr>
          <w:rFonts w:ascii="Cambria" w:hAnsi="Cambria"/>
          <w:noProof/>
        </w:rPr>
        <w:t>(6), 2662–2669, doi:10.1002/2017GL072716.</w:t>
      </w:r>
    </w:p>
    <w:p w14:paraId="7BAE9FDE"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Duputel, Z., and L. Rivera (2017), Long-period analysis of the 2016 Kaikoura </w:t>
      </w:r>
      <w:r w:rsidRPr="004901ED">
        <w:rPr>
          <w:rFonts w:ascii="Cambria" w:hAnsi="Cambria"/>
          <w:noProof/>
        </w:rPr>
        <w:lastRenderedPageBreak/>
        <w:t xml:space="preserve">earthquake, </w:t>
      </w:r>
      <w:r w:rsidRPr="004901ED">
        <w:rPr>
          <w:rFonts w:ascii="Cambria" w:hAnsi="Cambria"/>
          <w:i/>
          <w:iCs/>
          <w:noProof/>
        </w:rPr>
        <w:t>Phys. Earth Planet. Inter.</w:t>
      </w:r>
      <w:r w:rsidRPr="004901ED">
        <w:rPr>
          <w:rFonts w:ascii="Cambria" w:hAnsi="Cambria"/>
          <w:noProof/>
        </w:rPr>
        <w:t>, (February), doi:10.1016/j.pepi.2017.02.004.</w:t>
      </w:r>
    </w:p>
    <w:p w14:paraId="7537FC02"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Farrar, C. R., and K. Worden (2007), An introduction to structural health monitoring, </w:t>
      </w:r>
      <w:r w:rsidRPr="004901ED">
        <w:rPr>
          <w:rFonts w:ascii="Cambria" w:hAnsi="Cambria"/>
          <w:i/>
          <w:iCs/>
          <w:noProof/>
        </w:rPr>
        <w:t>Philos. Trans. R. Soc. A Math. Phys. Eng. Sci.</w:t>
      </w:r>
      <w:r w:rsidRPr="004901ED">
        <w:rPr>
          <w:rFonts w:ascii="Cambria" w:hAnsi="Cambria"/>
          <w:noProof/>
        </w:rPr>
        <w:t xml:space="preserve">, </w:t>
      </w:r>
      <w:r w:rsidRPr="004901ED">
        <w:rPr>
          <w:rFonts w:ascii="Cambria" w:hAnsi="Cambria"/>
          <w:i/>
          <w:iCs/>
          <w:noProof/>
        </w:rPr>
        <w:t>365</w:t>
      </w:r>
      <w:r w:rsidRPr="004901ED">
        <w:rPr>
          <w:rFonts w:ascii="Cambria" w:hAnsi="Cambria"/>
          <w:noProof/>
        </w:rPr>
        <w:t>(1851), 303–15, doi:10.1098/rsta.2006.1928.</w:t>
      </w:r>
    </w:p>
    <w:p w14:paraId="7FCBDC5F"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Focus, N. I. N. (2017), Astronomers explore uses for AI-generated images Hydrogen yet to prove it ’ s metal, </w:t>
      </w:r>
      <w:r w:rsidRPr="004901ED">
        <w:rPr>
          <w:rFonts w:ascii="Cambria" w:hAnsi="Cambria"/>
          <w:i/>
          <w:iCs/>
          <w:noProof/>
        </w:rPr>
        <w:t>Nature</w:t>
      </w:r>
      <w:r w:rsidRPr="004901ED">
        <w:rPr>
          <w:rFonts w:ascii="Cambria" w:hAnsi="Cambria"/>
          <w:noProof/>
        </w:rPr>
        <w:t>, 6–7.</w:t>
      </w:r>
    </w:p>
    <w:p w14:paraId="4AD22E42"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Fujii, Y., K. Satake, S. Sakai, M. Shinohara, and T. Kanazawa (2011), Tsunami source of the 2011 off the Pacific coast of Tohoku Earthquake, </w:t>
      </w:r>
      <w:r w:rsidRPr="004901ED">
        <w:rPr>
          <w:rFonts w:ascii="Cambria" w:hAnsi="Cambria"/>
          <w:i/>
          <w:iCs/>
          <w:noProof/>
        </w:rPr>
        <w:t>Earth, Planets Sp.</w:t>
      </w:r>
      <w:r w:rsidRPr="004901ED">
        <w:rPr>
          <w:rFonts w:ascii="Cambria" w:hAnsi="Cambria"/>
          <w:noProof/>
        </w:rPr>
        <w:t xml:space="preserve">, </w:t>
      </w:r>
      <w:r w:rsidRPr="004901ED">
        <w:rPr>
          <w:rFonts w:ascii="Cambria" w:hAnsi="Cambria"/>
          <w:i/>
          <w:iCs/>
          <w:noProof/>
        </w:rPr>
        <w:t>63</w:t>
      </w:r>
      <w:r w:rsidRPr="004901ED">
        <w:rPr>
          <w:rFonts w:ascii="Cambria" w:hAnsi="Cambria"/>
          <w:noProof/>
        </w:rPr>
        <w:t>(7), 815–820, doi:10.5047/eps.2011.06.010.</w:t>
      </w:r>
    </w:p>
    <w:p w14:paraId="7C457CA7"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Goodfellow, I. J., J. Pouget-Abadie, M. Mirza, B. Xu, D. Warde-Farley, S. Ozair, A. Courville, and Y. Bengio (2014), Generative Adversarial Networks, , 1–9.</w:t>
      </w:r>
    </w:p>
    <w:p w14:paraId="10CC1B57"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Harris, R. A. (2017), Large earthquakes and creeping faults, </w:t>
      </w:r>
      <w:r w:rsidRPr="004901ED">
        <w:rPr>
          <w:rFonts w:ascii="Cambria" w:hAnsi="Cambria"/>
          <w:i/>
          <w:iCs/>
          <w:noProof/>
        </w:rPr>
        <w:t>Rev. Geophys.</w:t>
      </w:r>
      <w:r w:rsidRPr="004901ED">
        <w:rPr>
          <w:rFonts w:ascii="Cambria" w:hAnsi="Cambria"/>
          <w:noProof/>
        </w:rPr>
        <w:t>, 169–198, doi:10.1002/2016RG000539.</w:t>
      </w:r>
    </w:p>
    <w:p w14:paraId="01419813"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Hensman, P., and D. Masko (2015), The Impact of Imbalanced Training Data for Convolutional Neural Networks, KTH Royal Institute of Technology.</w:t>
      </w:r>
    </w:p>
    <w:p w14:paraId="4C73BE9C"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Hinton, G. E., N. Srivastava, A. Krizhevsky, I. Sutskever, and R. R. Salakhutdinov (2012), Improving neural networks by preventing co-adaptation of feature detectors, , 1–18, doi:arXiv:1207.0580.</w:t>
      </w:r>
    </w:p>
    <w:p w14:paraId="0F6438DF"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Hollinsworth, J., L. Ye, and J.-P. Avouac (2017), Dynamically triggered slip on a splay fault in the Mw 7.8, 2016 Kaikoura (New Zealand) earthquake, </w:t>
      </w:r>
      <w:r w:rsidRPr="004901ED">
        <w:rPr>
          <w:rFonts w:ascii="Cambria" w:hAnsi="Cambria"/>
          <w:i/>
          <w:iCs/>
          <w:noProof/>
        </w:rPr>
        <w:t>Geophys. Res. Lett.</w:t>
      </w:r>
      <w:r w:rsidRPr="004901ED">
        <w:rPr>
          <w:rFonts w:ascii="Cambria" w:hAnsi="Cambria"/>
          <w:noProof/>
        </w:rPr>
        <w:t>, (Figure 1), 1–9, doi:10.1002/2016GL072228.</w:t>
      </w:r>
    </w:p>
    <w:p w14:paraId="12E68BEC"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Kaiser, A. et al. (2017), The Kaikoura (New Zealand) earthquake: preliminary seismological report, </w:t>
      </w:r>
      <w:r w:rsidRPr="004901ED">
        <w:rPr>
          <w:rFonts w:ascii="Cambria" w:hAnsi="Cambria"/>
          <w:i/>
          <w:iCs/>
          <w:noProof/>
        </w:rPr>
        <w:t>Seismol. Res. Lett.</w:t>
      </w:r>
      <w:r w:rsidRPr="004901ED">
        <w:rPr>
          <w:rFonts w:ascii="Cambria" w:hAnsi="Cambria"/>
          <w:noProof/>
        </w:rPr>
        <w:t>, (June), doi:10.1785/0220170018.</w:t>
      </w:r>
    </w:p>
    <w:p w14:paraId="31928619"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Kanamori, H., and M. Kikuchi (1993), The 1992 Nicaragua earthquake: a slow tsunami earthquake associated with subducted sediments, </w:t>
      </w:r>
      <w:r w:rsidRPr="004901ED">
        <w:rPr>
          <w:rFonts w:ascii="Cambria" w:hAnsi="Cambria"/>
          <w:i/>
          <w:iCs/>
          <w:noProof/>
        </w:rPr>
        <w:t>Nature</w:t>
      </w:r>
      <w:r w:rsidRPr="004901ED">
        <w:rPr>
          <w:rFonts w:ascii="Cambria" w:hAnsi="Cambria"/>
          <w:noProof/>
        </w:rPr>
        <w:t xml:space="preserve">, </w:t>
      </w:r>
      <w:r w:rsidRPr="004901ED">
        <w:rPr>
          <w:rFonts w:ascii="Cambria" w:hAnsi="Cambria"/>
          <w:i/>
          <w:iCs/>
          <w:noProof/>
        </w:rPr>
        <w:t>361</w:t>
      </w:r>
      <w:r w:rsidRPr="004901ED">
        <w:rPr>
          <w:rFonts w:ascii="Cambria" w:hAnsi="Cambria"/>
          <w:noProof/>
        </w:rPr>
        <w:t>(6414), 714–716, doi:10.1038/361714a0.</w:t>
      </w:r>
    </w:p>
    <w:p w14:paraId="5D2F2ABF"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Kohler, B. M. D., S. Hao, N. Mishra, R. Govindan, R. Nigbor, S. Jewell, and U. S. G. Survey (2015), </w:t>
      </w:r>
      <w:r w:rsidRPr="004901ED">
        <w:rPr>
          <w:rFonts w:ascii="Cambria" w:hAnsi="Cambria"/>
          <w:i/>
          <w:iCs/>
          <w:noProof/>
        </w:rPr>
        <w:t>ShakeNet : A Portable Wireless Sensor Network for Instrumenting Large Civil Structures</w:t>
      </w:r>
      <w:r w:rsidRPr="004901ED">
        <w:rPr>
          <w:rFonts w:ascii="Cambria" w:hAnsi="Cambria"/>
          <w:noProof/>
        </w:rPr>
        <w:t>.</w:t>
      </w:r>
    </w:p>
    <w:p w14:paraId="7587CE08"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Kohler, M. D., T. H. Heaton, and M.-H. Cheng (2013), The community seismic network and quake-catcher network: enabling structural health monitoring through instrumentation by community participants, </w:t>
      </w:r>
      <w:r w:rsidRPr="004901ED">
        <w:rPr>
          <w:rFonts w:ascii="Cambria" w:hAnsi="Cambria"/>
          <w:i/>
          <w:iCs/>
          <w:noProof/>
        </w:rPr>
        <w:t xml:space="preserve">Proc. SPIE - Int. Soc. Opt. </w:t>
      </w:r>
      <w:r w:rsidRPr="004901ED">
        <w:rPr>
          <w:rFonts w:ascii="Cambria" w:hAnsi="Cambria"/>
          <w:i/>
          <w:iCs/>
          <w:noProof/>
        </w:rPr>
        <w:lastRenderedPageBreak/>
        <w:t>Eng.</w:t>
      </w:r>
      <w:r w:rsidRPr="004901ED">
        <w:rPr>
          <w:rFonts w:ascii="Cambria" w:hAnsi="Cambria"/>
          <w:noProof/>
        </w:rPr>
        <w:t xml:space="preserve">, </w:t>
      </w:r>
      <w:r w:rsidRPr="004901ED">
        <w:rPr>
          <w:rFonts w:ascii="Cambria" w:hAnsi="Cambria"/>
          <w:i/>
          <w:iCs/>
          <w:noProof/>
        </w:rPr>
        <w:t>8692</w:t>
      </w:r>
      <w:r w:rsidRPr="004901ED">
        <w:rPr>
          <w:rFonts w:ascii="Cambria" w:hAnsi="Cambria"/>
          <w:noProof/>
        </w:rPr>
        <w:t>, 86923X, doi:10.1117/12.2010306.</w:t>
      </w:r>
    </w:p>
    <w:p w14:paraId="75F7F147"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Krizhevsky, A., I. Sutskever, and G. E. Hinton (2012), ImageNet Classification with Deep Convolutional Neural Networks, </w:t>
      </w:r>
      <w:r w:rsidRPr="004901ED">
        <w:rPr>
          <w:rFonts w:ascii="Cambria" w:hAnsi="Cambria"/>
          <w:i/>
          <w:iCs/>
          <w:noProof/>
        </w:rPr>
        <w:t>Adv. Neural Inf. Process. Syst.</w:t>
      </w:r>
      <w:r w:rsidRPr="004901ED">
        <w:rPr>
          <w:rFonts w:ascii="Cambria" w:hAnsi="Cambria"/>
          <w:noProof/>
        </w:rPr>
        <w:t>, 1–9, doi:http://dx.doi.org/10.1016/j.protcy.2014.09.007.</w:t>
      </w:r>
    </w:p>
    <w:p w14:paraId="43F0320B"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LeCun, Y., Y. Bengio, and G. Hinton (2015), Deep learning, </w:t>
      </w:r>
      <w:r w:rsidRPr="004901ED">
        <w:rPr>
          <w:rFonts w:ascii="Cambria" w:hAnsi="Cambria"/>
          <w:i/>
          <w:iCs/>
          <w:noProof/>
        </w:rPr>
        <w:t>Nature</w:t>
      </w:r>
      <w:r w:rsidRPr="004901ED">
        <w:rPr>
          <w:rFonts w:ascii="Cambria" w:hAnsi="Cambria"/>
          <w:noProof/>
        </w:rPr>
        <w:t xml:space="preserve">, </w:t>
      </w:r>
      <w:r w:rsidRPr="004901ED">
        <w:rPr>
          <w:rFonts w:ascii="Cambria" w:hAnsi="Cambria"/>
          <w:i/>
          <w:iCs/>
          <w:noProof/>
        </w:rPr>
        <w:t>521</w:t>
      </w:r>
      <w:r w:rsidRPr="004901ED">
        <w:rPr>
          <w:rFonts w:ascii="Cambria" w:hAnsi="Cambria"/>
          <w:noProof/>
        </w:rPr>
        <w:t>(7553), 436–444, doi:10.1038/nature14539.</w:t>
      </w:r>
    </w:p>
    <w:p w14:paraId="70BCB692"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Lenardic, A. (2017), PLATE TECTONICS A supercontinental boost, </w:t>
      </w:r>
      <w:r w:rsidRPr="004901ED">
        <w:rPr>
          <w:rFonts w:ascii="Cambria" w:hAnsi="Cambria"/>
          <w:i/>
          <w:iCs/>
          <w:noProof/>
        </w:rPr>
        <w:t>Nat. Publ. Gr.</w:t>
      </w:r>
      <w:r w:rsidRPr="004901ED">
        <w:rPr>
          <w:rFonts w:ascii="Cambria" w:hAnsi="Cambria"/>
          <w:noProof/>
        </w:rPr>
        <w:t xml:space="preserve">, </w:t>
      </w:r>
      <w:r w:rsidRPr="004901ED">
        <w:rPr>
          <w:rFonts w:ascii="Cambria" w:hAnsi="Cambria"/>
          <w:i/>
          <w:iCs/>
          <w:noProof/>
        </w:rPr>
        <w:t>10</w:t>
      </w:r>
      <w:r w:rsidRPr="004901ED">
        <w:rPr>
          <w:rFonts w:ascii="Cambria" w:hAnsi="Cambria"/>
          <w:noProof/>
        </w:rPr>
        <w:t>(1), 4–5, doi:10.1038/ngeo2862.</w:t>
      </w:r>
    </w:p>
    <w:p w14:paraId="12B4F26F"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4901ED">
        <w:rPr>
          <w:rFonts w:ascii="Cambria" w:hAnsi="Cambria"/>
          <w:i/>
          <w:iCs/>
          <w:noProof/>
        </w:rPr>
        <w:t>Nature</w:t>
      </w:r>
      <w:r w:rsidRPr="004901ED">
        <w:rPr>
          <w:rFonts w:ascii="Cambria" w:hAnsi="Cambria"/>
          <w:noProof/>
        </w:rPr>
        <w:t xml:space="preserve">, </w:t>
      </w:r>
      <w:r w:rsidRPr="004901ED">
        <w:rPr>
          <w:rFonts w:ascii="Cambria" w:hAnsi="Cambria"/>
          <w:i/>
          <w:iCs/>
          <w:noProof/>
        </w:rPr>
        <w:t>472</w:t>
      </w:r>
      <w:r w:rsidRPr="004901ED">
        <w:rPr>
          <w:rFonts w:ascii="Cambria" w:hAnsi="Cambria"/>
          <w:noProof/>
        </w:rPr>
        <w:t>(7344), 461–465, doi:10.1038/nature10001.</w:t>
      </w:r>
    </w:p>
    <w:p w14:paraId="42C5354F"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Long, M. D., A. Levander, and P. M. Shearer (2014), An introduction to the special issue of Earth and Planetary Science Letters on USArray science, </w:t>
      </w:r>
      <w:r w:rsidRPr="004901ED">
        <w:rPr>
          <w:rFonts w:ascii="Cambria" w:hAnsi="Cambria"/>
          <w:i/>
          <w:iCs/>
          <w:noProof/>
        </w:rPr>
        <w:t>Earth Planet. Sci. Lett.</w:t>
      </w:r>
      <w:r w:rsidRPr="004901ED">
        <w:rPr>
          <w:rFonts w:ascii="Cambria" w:hAnsi="Cambria"/>
          <w:noProof/>
        </w:rPr>
        <w:t xml:space="preserve">, </w:t>
      </w:r>
      <w:r w:rsidRPr="004901ED">
        <w:rPr>
          <w:rFonts w:ascii="Cambria" w:hAnsi="Cambria"/>
          <w:i/>
          <w:iCs/>
          <w:noProof/>
        </w:rPr>
        <w:t>1</w:t>
      </w:r>
      <w:r w:rsidRPr="004901ED">
        <w:rPr>
          <w:rFonts w:ascii="Cambria" w:hAnsi="Cambria"/>
          <w:noProof/>
        </w:rPr>
        <w:t>(September 2014), 1–5, doi:10.1016/j.epsl.2014.06.016.</w:t>
      </w:r>
    </w:p>
    <w:p w14:paraId="229AFF41"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Massari, A., M. Kohler, R. Clayton, R. Guy, T. Heaton, J. Bunn, K. M. Chandy, and D. Demetri (2017), Dense Building Instrumentation Application for City-Wide Structural Health Monitoring, in </w:t>
      </w:r>
      <w:r w:rsidRPr="004901ED">
        <w:rPr>
          <w:rFonts w:ascii="Cambria" w:hAnsi="Cambria"/>
          <w:i/>
          <w:iCs/>
          <w:noProof/>
        </w:rPr>
        <w:t>16th World Conference on Earthquake</w:t>
      </w:r>
      <w:r w:rsidRPr="004901ED">
        <w:rPr>
          <w:rFonts w:ascii="Cambria" w:hAnsi="Cambria"/>
          <w:noProof/>
        </w:rPr>
        <w:t>.</w:t>
      </w:r>
    </w:p>
    <w:p w14:paraId="2F3F1524"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Mishra, J. K., and R. G. Gordon (2016), The rigid-plate and shrinking-plate hypotheses: Implications for the azimuths of transform faults, </w:t>
      </w:r>
      <w:r w:rsidRPr="004901ED">
        <w:rPr>
          <w:rFonts w:ascii="Cambria" w:hAnsi="Cambria"/>
          <w:i/>
          <w:iCs/>
          <w:noProof/>
        </w:rPr>
        <w:t>Tectonics</w:t>
      </w:r>
      <w:r w:rsidRPr="004901ED">
        <w:rPr>
          <w:rFonts w:ascii="Cambria" w:hAnsi="Cambria"/>
          <w:noProof/>
        </w:rPr>
        <w:t xml:space="preserve">, </w:t>
      </w:r>
      <w:r w:rsidRPr="004901ED">
        <w:rPr>
          <w:rFonts w:ascii="Cambria" w:hAnsi="Cambria"/>
          <w:i/>
          <w:iCs/>
          <w:noProof/>
        </w:rPr>
        <w:t>35</w:t>
      </w:r>
      <w:r w:rsidRPr="004901ED">
        <w:rPr>
          <w:rFonts w:ascii="Cambria" w:hAnsi="Cambria"/>
          <w:noProof/>
        </w:rPr>
        <w:t>(8), 1827–1842, doi:10.1002/2015TC003968.</w:t>
      </w:r>
    </w:p>
    <w:p w14:paraId="221AC638"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NAEEM ZAFAR, V. C. (2011), If you build it, they will come, </w:t>
      </w:r>
      <w:r w:rsidRPr="004901ED">
        <w:rPr>
          <w:rFonts w:ascii="Cambria" w:hAnsi="Cambria"/>
          <w:i/>
          <w:iCs/>
          <w:noProof/>
        </w:rPr>
        <w:t>Berkeley - Haas Case Ser.</w:t>
      </w:r>
    </w:p>
    <w:p w14:paraId="78331866"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Newman, A. V, and E. A. Okal (1998), Teleseismic estimates of radiated seismic energy: The E/M0 discriminant for tsunami earthquakes, </w:t>
      </w:r>
      <w:r w:rsidRPr="004901ED">
        <w:rPr>
          <w:rFonts w:ascii="Cambria" w:hAnsi="Cambria"/>
          <w:i/>
          <w:iCs/>
          <w:noProof/>
        </w:rPr>
        <w:t>J. Geophys. Res.</w:t>
      </w:r>
      <w:r w:rsidRPr="004901ED">
        <w:rPr>
          <w:rFonts w:ascii="Cambria" w:hAnsi="Cambria"/>
          <w:noProof/>
        </w:rPr>
        <w:t xml:space="preserve">, </w:t>
      </w:r>
      <w:r w:rsidRPr="004901ED">
        <w:rPr>
          <w:rFonts w:ascii="Cambria" w:hAnsi="Cambria"/>
          <w:i/>
          <w:iCs/>
          <w:noProof/>
        </w:rPr>
        <w:t>103</w:t>
      </w:r>
      <w:r w:rsidRPr="004901ED">
        <w:rPr>
          <w:rFonts w:ascii="Cambria" w:hAnsi="Cambria"/>
          <w:noProof/>
        </w:rPr>
        <w:t>(B11), 26885–26898, doi:10.1029/98JB02236.</w:t>
      </w:r>
    </w:p>
    <w:p w14:paraId="5B3BFAE3"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Niksarlioglu, S., and F. Kulahci (2013), An Artificial Neural Network Model for Earthquake Prediction and Relations between Environmental Parameters and Earthquakes, </w:t>
      </w:r>
      <w:r w:rsidRPr="004901ED">
        <w:rPr>
          <w:rFonts w:ascii="Cambria" w:hAnsi="Cambria"/>
          <w:i/>
          <w:iCs/>
          <w:noProof/>
        </w:rPr>
        <w:t>Int. J. Environ. Chem. Ecol. Geol. Geophys. Eng.</w:t>
      </w:r>
      <w:r w:rsidRPr="004901ED">
        <w:rPr>
          <w:rFonts w:ascii="Cambria" w:hAnsi="Cambria"/>
          <w:noProof/>
        </w:rPr>
        <w:t xml:space="preserve">, </w:t>
      </w:r>
      <w:r w:rsidRPr="004901ED">
        <w:rPr>
          <w:rFonts w:ascii="Cambria" w:hAnsi="Cambria"/>
          <w:i/>
          <w:iCs/>
          <w:noProof/>
        </w:rPr>
        <w:t>7</w:t>
      </w:r>
      <w:r w:rsidRPr="004901ED">
        <w:rPr>
          <w:rFonts w:ascii="Cambria" w:hAnsi="Cambria"/>
          <w:noProof/>
        </w:rPr>
        <w:t>(2), 65–68.</w:t>
      </w:r>
    </w:p>
    <w:p w14:paraId="2714BDCB"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Niu, F., P. G. Silver, R. M. Nadeau, and T. V. McEvilly (2003), Migration of seismic scatterers associated with the 1993 Parkfield aseismic transient event, </w:t>
      </w:r>
      <w:r w:rsidRPr="004901ED">
        <w:rPr>
          <w:rFonts w:ascii="Cambria" w:hAnsi="Cambria"/>
          <w:i/>
          <w:iCs/>
          <w:noProof/>
        </w:rPr>
        <w:t>Nature</w:t>
      </w:r>
      <w:r w:rsidRPr="004901ED">
        <w:rPr>
          <w:rFonts w:ascii="Cambria" w:hAnsi="Cambria"/>
          <w:noProof/>
        </w:rPr>
        <w:t xml:space="preserve">, </w:t>
      </w:r>
      <w:r w:rsidRPr="004901ED">
        <w:rPr>
          <w:rFonts w:ascii="Cambria" w:hAnsi="Cambria"/>
          <w:i/>
          <w:iCs/>
          <w:noProof/>
        </w:rPr>
        <w:t>426</w:t>
      </w:r>
      <w:r w:rsidRPr="004901ED">
        <w:rPr>
          <w:rFonts w:ascii="Cambria" w:hAnsi="Cambria"/>
          <w:noProof/>
        </w:rPr>
        <w:t>(6966), 544–548, doi:10.1038/nature02151.</w:t>
      </w:r>
    </w:p>
    <w:p w14:paraId="61C1DABA"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Noda, S., and W. L. Ellsworth (2016), Scaling relation between earthquake magnitude and the departure time from P wave similar growth, </w:t>
      </w:r>
      <w:r w:rsidRPr="004901ED">
        <w:rPr>
          <w:rFonts w:ascii="Cambria" w:hAnsi="Cambria"/>
          <w:i/>
          <w:iCs/>
          <w:noProof/>
        </w:rPr>
        <w:t>Geophys. Res. Lett.</w:t>
      </w:r>
      <w:r w:rsidRPr="004901ED">
        <w:rPr>
          <w:rFonts w:ascii="Cambria" w:hAnsi="Cambria"/>
          <w:noProof/>
        </w:rPr>
        <w:t xml:space="preserve">, </w:t>
      </w:r>
      <w:r w:rsidRPr="004901ED">
        <w:rPr>
          <w:rFonts w:ascii="Cambria" w:hAnsi="Cambria"/>
          <w:i/>
          <w:iCs/>
          <w:noProof/>
        </w:rPr>
        <w:t>43</w:t>
      </w:r>
      <w:r w:rsidRPr="004901ED">
        <w:rPr>
          <w:rFonts w:ascii="Cambria" w:hAnsi="Cambria"/>
          <w:noProof/>
        </w:rPr>
        <w:t>(17), 9053–9060, doi:10.1002/2016GL070069.</w:t>
      </w:r>
    </w:p>
    <w:p w14:paraId="64F1046F"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Noda, S., S. Yamamoto, and W. L. Ellsworth (2016), Rapid Estimation of Earthquake Magnitude from the Arrival Time of the Peak High‐Frequency Amplitude, </w:t>
      </w:r>
      <w:r w:rsidRPr="004901ED">
        <w:rPr>
          <w:rFonts w:ascii="Cambria" w:hAnsi="Cambria"/>
          <w:i/>
          <w:iCs/>
          <w:noProof/>
        </w:rPr>
        <w:t>Bull. Seismol. Soc. Am.</w:t>
      </w:r>
      <w:r w:rsidRPr="004901ED">
        <w:rPr>
          <w:rFonts w:ascii="Cambria" w:hAnsi="Cambria"/>
          <w:noProof/>
        </w:rPr>
        <w:t xml:space="preserve">, </w:t>
      </w:r>
      <w:r w:rsidRPr="004901ED">
        <w:rPr>
          <w:rFonts w:ascii="Cambria" w:hAnsi="Cambria"/>
          <w:i/>
          <w:iCs/>
          <w:noProof/>
        </w:rPr>
        <w:t>106</w:t>
      </w:r>
      <w:r w:rsidRPr="004901ED">
        <w:rPr>
          <w:rFonts w:ascii="Cambria" w:hAnsi="Cambria"/>
          <w:noProof/>
        </w:rPr>
        <w:t>(1), 232–241, doi:10.1785/0120150108.</w:t>
      </w:r>
    </w:p>
    <w:p w14:paraId="0D4401A0"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Perol, T., M. Gharbi, and M. Denolle (2017), Convolutional Neural Network for Earthquake Detection and Location,</w:t>
      </w:r>
    </w:p>
    <w:p w14:paraId="04FF0ECD"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Rouet-Leduc, B., C. Hulbert, N. Lubbers, K. Barros, C. Humphreys, and P. A. Johnson (2017), Machine Learning Predicts Laboratory Earthquakes, , 1–17.</w:t>
      </w:r>
    </w:p>
    <w:p w14:paraId="47E78060"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Ruano, A. E., G. Madureira, O. Barros, H. R. Khosravani, M. G. Ruano, and P. M. Ferreira (2014), Seismic detection using support vector machines, </w:t>
      </w:r>
      <w:r w:rsidRPr="004901ED">
        <w:rPr>
          <w:rFonts w:ascii="Cambria" w:hAnsi="Cambria"/>
          <w:i/>
          <w:iCs/>
          <w:noProof/>
        </w:rPr>
        <w:t>Neurocomputing</w:t>
      </w:r>
      <w:r w:rsidRPr="004901ED">
        <w:rPr>
          <w:rFonts w:ascii="Cambria" w:hAnsi="Cambria"/>
          <w:noProof/>
        </w:rPr>
        <w:t xml:space="preserve">, </w:t>
      </w:r>
      <w:r w:rsidRPr="004901ED">
        <w:rPr>
          <w:rFonts w:ascii="Cambria" w:hAnsi="Cambria"/>
          <w:i/>
          <w:iCs/>
          <w:noProof/>
        </w:rPr>
        <w:t>135</w:t>
      </w:r>
      <w:r w:rsidRPr="004901ED">
        <w:rPr>
          <w:rFonts w:ascii="Cambria" w:hAnsi="Cambria"/>
          <w:noProof/>
        </w:rPr>
        <w:t>(January), 273–283, doi:10.1016/j.neucom.2013.12.020.</w:t>
      </w:r>
    </w:p>
    <w:p w14:paraId="1734BBAB"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Sahlman, W. A. (2009), Dr. John’s Products, Ltd., </w:t>
      </w:r>
      <w:r w:rsidRPr="004901ED">
        <w:rPr>
          <w:rFonts w:ascii="Cambria" w:hAnsi="Cambria"/>
          <w:i/>
          <w:iCs/>
          <w:noProof/>
        </w:rPr>
        <w:t>Harv. Bus. Rev.</w:t>
      </w:r>
      <w:r w:rsidRPr="004901ED">
        <w:rPr>
          <w:rFonts w:ascii="Cambria" w:hAnsi="Cambria"/>
          <w:noProof/>
        </w:rPr>
        <w:t>, (January), 1–22.</w:t>
      </w:r>
    </w:p>
    <w:p w14:paraId="5D104BF6"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Shelly, D. R. (2017), A 15 year catalog of more than 1 million low-frequency earthquakes: Tracking tremor and slip along the deep San Andreas Fault, </w:t>
      </w:r>
      <w:r w:rsidRPr="004901ED">
        <w:rPr>
          <w:rFonts w:ascii="Cambria" w:hAnsi="Cambria"/>
          <w:i/>
          <w:iCs/>
          <w:noProof/>
        </w:rPr>
        <w:t>J. Geophys. Res. Solid Earth</w:t>
      </w:r>
      <w:r w:rsidRPr="004901ED">
        <w:rPr>
          <w:rFonts w:ascii="Cambria" w:hAnsi="Cambria"/>
          <w:noProof/>
        </w:rPr>
        <w:t>, (Figure 1), 1–15, doi:10.1002/2017JB014047.</w:t>
      </w:r>
    </w:p>
    <w:p w14:paraId="553F0916"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Shirzaei, M., W. L. Ellsworth, K. F. Tiampo, P. J. Gonzalez, and M. Manga (2016), Surface uplift and time-dependent seismic hazard due to fluid injection in eastern Texas, </w:t>
      </w:r>
      <w:r w:rsidRPr="004901ED">
        <w:rPr>
          <w:rFonts w:ascii="Cambria" w:hAnsi="Cambria"/>
          <w:i/>
          <w:iCs/>
          <w:noProof/>
        </w:rPr>
        <w:t>Science (80-. ).</w:t>
      </w:r>
      <w:r w:rsidRPr="004901ED">
        <w:rPr>
          <w:rFonts w:ascii="Cambria" w:hAnsi="Cambria"/>
          <w:noProof/>
        </w:rPr>
        <w:t xml:space="preserve">, </w:t>
      </w:r>
      <w:r w:rsidRPr="004901ED">
        <w:rPr>
          <w:rFonts w:ascii="Cambria" w:hAnsi="Cambria"/>
          <w:i/>
          <w:iCs/>
          <w:noProof/>
        </w:rPr>
        <w:t>353</w:t>
      </w:r>
      <w:r w:rsidRPr="004901ED">
        <w:rPr>
          <w:rFonts w:ascii="Cambria" w:hAnsi="Cambria"/>
          <w:noProof/>
        </w:rPr>
        <w:t>(6306), 1416–1419, doi:10.1126/science.aag0262.</w:t>
      </w:r>
    </w:p>
    <w:p w14:paraId="6E4C8055"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Simard, P. Y., D. Steinkraus, and J. C. Platt (2003), Best practices for convolutional neural networks applied to visual document analysis, </w:t>
      </w:r>
      <w:r w:rsidRPr="004901ED">
        <w:rPr>
          <w:rFonts w:ascii="Cambria" w:hAnsi="Cambria"/>
          <w:i/>
          <w:iCs/>
          <w:noProof/>
        </w:rPr>
        <w:t>Doc. Anal. Recognition, 2003. Proceedings. Seventh Int. Conf.</w:t>
      </w:r>
      <w:r w:rsidRPr="004901ED">
        <w:rPr>
          <w:rFonts w:ascii="Cambria" w:hAnsi="Cambria"/>
          <w:noProof/>
        </w:rPr>
        <w:t>, 958–963, doi:10.1109/ICDAR.2003.1227801.</w:t>
      </w:r>
    </w:p>
    <w:p w14:paraId="07E439F0"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Taira, T., P. G. Silver, F. Niu, and R. M. Nadeau (2009), Remote triggering of fault-strength changes on the San Andreas fault at Parkfield, </w:t>
      </w:r>
      <w:r w:rsidRPr="004901ED">
        <w:rPr>
          <w:rFonts w:ascii="Cambria" w:hAnsi="Cambria"/>
          <w:i/>
          <w:iCs/>
          <w:noProof/>
        </w:rPr>
        <w:t>Nature</w:t>
      </w:r>
      <w:r w:rsidRPr="004901ED">
        <w:rPr>
          <w:rFonts w:ascii="Cambria" w:hAnsi="Cambria"/>
          <w:noProof/>
        </w:rPr>
        <w:t xml:space="preserve">, </w:t>
      </w:r>
      <w:r w:rsidRPr="004901ED">
        <w:rPr>
          <w:rFonts w:ascii="Cambria" w:hAnsi="Cambria"/>
          <w:i/>
          <w:iCs/>
          <w:noProof/>
        </w:rPr>
        <w:t>461</w:t>
      </w:r>
      <w:r w:rsidRPr="004901ED">
        <w:rPr>
          <w:rFonts w:ascii="Cambria" w:hAnsi="Cambria"/>
          <w:noProof/>
        </w:rPr>
        <w:t>(7264), 636–639, doi:10.1038/nature08395.</w:t>
      </w:r>
    </w:p>
    <w:p w14:paraId="598F65CE"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De Wit, R. W. L., A. P. Valentine, and J. Trampert (2013), Bayesian inference of Earth’s radial seismic structure from body-wave traveltimes using neural networks, </w:t>
      </w:r>
      <w:r w:rsidRPr="004901ED">
        <w:rPr>
          <w:rFonts w:ascii="Cambria" w:hAnsi="Cambria"/>
          <w:i/>
          <w:iCs/>
          <w:noProof/>
        </w:rPr>
        <w:t>Geophys. J. Int.</w:t>
      </w:r>
      <w:r w:rsidRPr="004901ED">
        <w:rPr>
          <w:rFonts w:ascii="Cambria" w:hAnsi="Cambria"/>
          <w:noProof/>
        </w:rPr>
        <w:t xml:space="preserve">, </w:t>
      </w:r>
      <w:r w:rsidRPr="004901ED">
        <w:rPr>
          <w:rFonts w:ascii="Cambria" w:hAnsi="Cambria"/>
          <w:i/>
          <w:iCs/>
          <w:noProof/>
        </w:rPr>
        <w:t>195</w:t>
      </w:r>
      <w:r w:rsidRPr="004901ED">
        <w:rPr>
          <w:rFonts w:ascii="Cambria" w:hAnsi="Cambria"/>
          <w:noProof/>
        </w:rPr>
        <w:t>(1), 408–422, doi:10.1093/gji/ggt220.</w:t>
      </w:r>
    </w:p>
    <w:p w14:paraId="6D4183D3"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Yin, R.-C., Y.-M. Wu, and T.-Y. Hsu (2016), Application of the low-cost MEMS-type seismometer for structural health monitoring: A pre-study, in </w:t>
      </w:r>
      <w:r w:rsidRPr="004901ED">
        <w:rPr>
          <w:rFonts w:ascii="Cambria" w:hAnsi="Cambria"/>
          <w:i/>
          <w:iCs/>
          <w:noProof/>
        </w:rPr>
        <w:t>2016 IEEE International Instrumentation and Measurement Technology Conference Proceedings</w:t>
      </w:r>
      <w:r w:rsidRPr="004901ED">
        <w:rPr>
          <w:rFonts w:ascii="Cambria" w:hAnsi="Cambria"/>
          <w:noProof/>
        </w:rPr>
        <w:t>, pp. 1–5, IEEE.</w:t>
      </w:r>
    </w:p>
    <w:p w14:paraId="056B1664"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Yoffie, D. B., and R. Kim (2009), E Ink in 2008, </w:t>
      </w:r>
      <w:r w:rsidRPr="004901ED">
        <w:rPr>
          <w:rFonts w:ascii="Cambria" w:hAnsi="Cambria"/>
          <w:i/>
          <w:iCs/>
          <w:noProof/>
        </w:rPr>
        <w:t>Harv. Bus. Rev.</w:t>
      </w:r>
      <w:r w:rsidRPr="004901ED">
        <w:rPr>
          <w:rFonts w:ascii="Cambria" w:hAnsi="Cambria"/>
          <w:noProof/>
        </w:rPr>
        <w:t>, (February), 1–5.</w:t>
      </w:r>
    </w:p>
    <w:p w14:paraId="78469A9E" w14:textId="77777777" w:rsidR="004901ED" w:rsidRPr="004901ED" w:rsidRDefault="004901ED" w:rsidP="004901ED">
      <w:pPr>
        <w:widowControl w:val="0"/>
        <w:autoSpaceDE w:val="0"/>
        <w:autoSpaceDN w:val="0"/>
        <w:adjustRightInd w:val="0"/>
        <w:ind w:left="480" w:hanging="480"/>
        <w:rPr>
          <w:rFonts w:ascii="Cambria" w:hAnsi="Cambria"/>
          <w:noProof/>
        </w:rPr>
      </w:pPr>
      <w:r w:rsidRPr="004901ED">
        <w:rPr>
          <w:rFonts w:ascii="Cambria" w:hAnsi="Cambria"/>
          <w:noProof/>
        </w:rPr>
        <w:t xml:space="preserve">Zheng, L., R. G. Gordon, and C. Kreemer (2014), Absolute plate velocities from seismic anisotropy: Importance of correlated errors, </w:t>
      </w:r>
      <w:r w:rsidRPr="004901ED">
        <w:rPr>
          <w:rFonts w:ascii="Cambria" w:hAnsi="Cambria"/>
          <w:i/>
          <w:iCs/>
          <w:noProof/>
        </w:rPr>
        <w:t>J. Geophys. Res. Solid Earth</w:t>
      </w:r>
      <w:r w:rsidRPr="004901ED">
        <w:rPr>
          <w:rFonts w:ascii="Cambria" w:hAnsi="Cambria"/>
          <w:noProof/>
        </w:rPr>
        <w:t xml:space="preserve">, </w:t>
      </w:r>
      <w:r w:rsidRPr="004901ED">
        <w:rPr>
          <w:rFonts w:ascii="Cambria" w:hAnsi="Cambria"/>
          <w:i/>
          <w:iCs/>
          <w:noProof/>
        </w:rPr>
        <w:t>119</w:t>
      </w:r>
      <w:r w:rsidRPr="004901ED">
        <w:rPr>
          <w:rFonts w:ascii="Cambria" w:hAnsi="Cambria"/>
          <w:noProof/>
        </w:rPr>
        <w:t>(9), 7336–7352, doi:10.1002/2013JB010902.</w:t>
      </w:r>
    </w:p>
    <w:p w14:paraId="61EF4728" w14:textId="2AFF0E99" w:rsidR="00E35418" w:rsidRDefault="00E35418" w:rsidP="004901ED">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167EEA"/>
    <w:multiLevelType w:val="hybridMultilevel"/>
    <w:tmpl w:val="6E52B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265D41"/>
    <w:multiLevelType w:val="hybridMultilevel"/>
    <w:tmpl w:val="8744A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2"/>
  </w:num>
  <w:num w:numId="4">
    <w:abstractNumId w:val="3"/>
  </w:num>
  <w:num w:numId="5">
    <w:abstractNumId w:val="4"/>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5C1B"/>
    <w:rsid w:val="000348CF"/>
    <w:rsid w:val="00036FB5"/>
    <w:rsid w:val="00052381"/>
    <w:rsid w:val="0005737E"/>
    <w:rsid w:val="00062CC0"/>
    <w:rsid w:val="00076F6D"/>
    <w:rsid w:val="000772F3"/>
    <w:rsid w:val="000842D9"/>
    <w:rsid w:val="00087702"/>
    <w:rsid w:val="000928E6"/>
    <w:rsid w:val="00094E22"/>
    <w:rsid w:val="000A4904"/>
    <w:rsid w:val="000A56F1"/>
    <w:rsid w:val="000A75ED"/>
    <w:rsid w:val="000B09B7"/>
    <w:rsid w:val="000C179A"/>
    <w:rsid w:val="000C1D18"/>
    <w:rsid w:val="000C20C2"/>
    <w:rsid w:val="000C3A23"/>
    <w:rsid w:val="000C7DC6"/>
    <w:rsid w:val="000D398D"/>
    <w:rsid w:val="000D3AEE"/>
    <w:rsid w:val="000D3DD9"/>
    <w:rsid w:val="000F45C5"/>
    <w:rsid w:val="00115224"/>
    <w:rsid w:val="001228C1"/>
    <w:rsid w:val="001249D8"/>
    <w:rsid w:val="001329B5"/>
    <w:rsid w:val="00134CCB"/>
    <w:rsid w:val="00137AF6"/>
    <w:rsid w:val="00141C2B"/>
    <w:rsid w:val="00143C87"/>
    <w:rsid w:val="00147DBD"/>
    <w:rsid w:val="001556CF"/>
    <w:rsid w:val="00162B3D"/>
    <w:rsid w:val="001702A0"/>
    <w:rsid w:val="001801C0"/>
    <w:rsid w:val="00184A35"/>
    <w:rsid w:val="001963BF"/>
    <w:rsid w:val="001A1194"/>
    <w:rsid w:val="001A595F"/>
    <w:rsid w:val="001B0040"/>
    <w:rsid w:val="001B4728"/>
    <w:rsid w:val="001C1ED1"/>
    <w:rsid w:val="001F794F"/>
    <w:rsid w:val="0020732F"/>
    <w:rsid w:val="002161BB"/>
    <w:rsid w:val="00221C6E"/>
    <w:rsid w:val="00224414"/>
    <w:rsid w:val="002300EB"/>
    <w:rsid w:val="002435A3"/>
    <w:rsid w:val="00261132"/>
    <w:rsid w:val="002629AD"/>
    <w:rsid w:val="0028094F"/>
    <w:rsid w:val="002B7759"/>
    <w:rsid w:val="002C26D3"/>
    <w:rsid w:val="002D0734"/>
    <w:rsid w:val="002D0F80"/>
    <w:rsid w:val="002E0129"/>
    <w:rsid w:val="002E187A"/>
    <w:rsid w:val="002E500A"/>
    <w:rsid w:val="002F3F31"/>
    <w:rsid w:val="002F4CF3"/>
    <w:rsid w:val="00310C45"/>
    <w:rsid w:val="003171E5"/>
    <w:rsid w:val="00317EB1"/>
    <w:rsid w:val="00322715"/>
    <w:rsid w:val="00324ED8"/>
    <w:rsid w:val="00324FCC"/>
    <w:rsid w:val="00341AD6"/>
    <w:rsid w:val="00350FD4"/>
    <w:rsid w:val="00360A2E"/>
    <w:rsid w:val="00377555"/>
    <w:rsid w:val="00381EC0"/>
    <w:rsid w:val="00381FB0"/>
    <w:rsid w:val="00385095"/>
    <w:rsid w:val="003907D1"/>
    <w:rsid w:val="003967E6"/>
    <w:rsid w:val="003B03E6"/>
    <w:rsid w:val="003B4B5F"/>
    <w:rsid w:val="003D0024"/>
    <w:rsid w:val="003D67D2"/>
    <w:rsid w:val="003E25ED"/>
    <w:rsid w:val="003F10A4"/>
    <w:rsid w:val="003F682B"/>
    <w:rsid w:val="0040066A"/>
    <w:rsid w:val="00410A65"/>
    <w:rsid w:val="00411E85"/>
    <w:rsid w:val="00430750"/>
    <w:rsid w:val="00433D61"/>
    <w:rsid w:val="00455F94"/>
    <w:rsid w:val="00461989"/>
    <w:rsid w:val="00463781"/>
    <w:rsid w:val="004827A9"/>
    <w:rsid w:val="00482E26"/>
    <w:rsid w:val="004901ED"/>
    <w:rsid w:val="00490607"/>
    <w:rsid w:val="004A19C5"/>
    <w:rsid w:val="004B71E6"/>
    <w:rsid w:val="004C2914"/>
    <w:rsid w:val="004D35B8"/>
    <w:rsid w:val="004E7467"/>
    <w:rsid w:val="004F549A"/>
    <w:rsid w:val="00502AF3"/>
    <w:rsid w:val="0050345A"/>
    <w:rsid w:val="0050518E"/>
    <w:rsid w:val="00506A02"/>
    <w:rsid w:val="005145A5"/>
    <w:rsid w:val="00527CDB"/>
    <w:rsid w:val="0054763B"/>
    <w:rsid w:val="005560CE"/>
    <w:rsid w:val="00563F73"/>
    <w:rsid w:val="00564B7F"/>
    <w:rsid w:val="0056542F"/>
    <w:rsid w:val="00572988"/>
    <w:rsid w:val="005743B8"/>
    <w:rsid w:val="0058013C"/>
    <w:rsid w:val="00582600"/>
    <w:rsid w:val="00590779"/>
    <w:rsid w:val="00595090"/>
    <w:rsid w:val="00595B44"/>
    <w:rsid w:val="005B0C8E"/>
    <w:rsid w:val="005B66F1"/>
    <w:rsid w:val="005B7DF8"/>
    <w:rsid w:val="005D071C"/>
    <w:rsid w:val="005D3E28"/>
    <w:rsid w:val="005D4DD5"/>
    <w:rsid w:val="006044C4"/>
    <w:rsid w:val="006074CF"/>
    <w:rsid w:val="00616117"/>
    <w:rsid w:val="0063028C"/>
    <w:rsid w:val="00635B01"/>
    <w:rsid w:val="006402B8"/>
    <w:rsid w:val="00643A10"/>
    <w:rsid w:val="006608E9"/>
    <w:rsid w:val="006674CB"/>
    <w:rsid w:val="00667C5E"/>
    <w:rsid w:val="00697097"/>
    <w:rsid w:val="006A34F3"/>
    <w:rsid w:val="006A3C5F"/>
    <w:rsid w:val="006A458D"/>
    <w:rsid w:val="006B467C"/>
    <w:rsid w:val="006C0123"/>
    <w:rsid w:val="006D0B01"/>
    <w:rsid w:val="006D4323"/>
    <w:rsid w:val="006D6888"/>
    <w:rsid w:val="006E592C"/>
    <w:rsid w:val="006F1180"/>
    <w:rsid w:val="006F60B2"/>
    <w:rsid w:val="0070150D"/>
    <w:rsid w:val="00705FD1"/>
    <w:rsid w:val="00715844"/>
    <w:rsid w:val="007214CF"/>
    <w:rsid w:val="00730A9D"/>
    <w:rsid w:val="00743289"/>
    <w:rsid w:val="00746C7B"/>
    <w:rsid w:val="007702D8"/>
    <w:rsid w:val="00773882"/>
    <w:rsid w:val="00780D09"/>
    <w:rsid w:val="00786D7D"/>
    <w:rsid w:val="007930B2"/>
    <w:rsid w:val="00796C7C"/>
    <w:rsid w:val="007A113F"/>
    <w:rsid w:val="007E27F4"/>
    <w:rsid w:val="007F0911"/>
    <w:rsid w:val="00803436"/>
    <w:rsid w:val="00805CF4"/>
    <w:rsid w:val="0083037E"/>
    <w:rsid w:val="008535E1"/>
    <w:rsid w:val="00887131"/>
    <w:rsid w:val="0088715D"/>
    <w:rsid w:val="00891061"/>
    <w:rsid w:val="00893AD2"/>
    <w:rsid w:val="00897643"/>
    <w:rsid w:val="008A7557"/>
    <w:rsid w:val="008B6924"/>
    <w:rsid w:val="008C08E5"/>
    <w:rsid w:val="008E6754"/>
    <w:rsid w:val="008F0C99"/>
    <w:rsid w:val="008F1D69"/>
    <w:rsid w:val="008F3531"/>
    <w:rsid w:val="00901361"/>
    <w:rsid w:val="00904A2D"/>
    <w:rsid w:val="0090666B"/>
    <w:rsid w:val="00907EF5"/>
    <w:rsid w:val="00910C59"/>
    <w:rsid w:val="00926A18"/>
    <w:rsid w:val="00933904"/>
    <w:rsid w:val="00940474"/>
    <w:rsid w:val="0095192E"/>
    <w:rsid w:val="00952C91"/>
    <w:rsid w:val="00956298"/>
    <w:rsid w:val="00961226"/>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42484"/>
    <w:rsid w:val="00A52C34"/>
    <w:rsid w:val="00A6579E"/>
    <w:rsid w:val="00A66DBE"/>
    <w:rsid w:val="00A803DD"/>
    <w:rsid w:val="00A86A75"/>
    <w:rsid w:val="00A943BB"/>
    <w:rsid w:val="00AA5951"/>
    <w:rsid w:val="00AA79FE"/>
    <w:rsid w:val="00AC7FFE"/>
    <w:rsid w:val="00AE229F"/>
    <w:rsid w:val="00AE2A7E"/>
    <w:rsid w:val="00AE7B6D"/>
    <w:rsid w:val="00AF7967"/>
    <w:rsid w:val="00B17270"/>
    <w:rsid w:val="00B40898"/>
    <w:rsid w:val="00B4270F"/>
    <w:rsid w:val="00B50701"/>
    <w:rsid w:val="00B67FB9"/>
    <w:rsid w:val="00B73F4F"/>
    <w:rsid w:val="00B75777"/>
    <w:rsid w:val="00B80625"/>
    <w:rsid w:val="00B91029"/>
    <w:rsid w:val="00B94C1D"/>
    <w:rsid w:val="00BA1FFA"/>
    <w:rsid w:val="00BC04BE"/>
    <w:rsid w:val="00BC5199"/>
    <w:rsid w:val="00BD2B74"/>
    <w:rsid w:val="00BE4A57"/>
    <w:rsid w:val="00BF6BE0"/>
    <w:rsid w:val="00C012E6"/>
    <w:rsid w:val="00C02AE2"/>
    <w:rsid w:val="00C0427C"/>
    <w:rsid w:val="00C062BE"/>
    <w:rsid w:val="00C17349"/>
    <w:rsid w:val="00C210EA"/>
    <w:rsid w:val="00C228FC"/>
    <w:rsid w:val="00C22E78"/>
    <w:rsid w:val="00C41EF3"/>
    <w:rsid w:val="00C500FE"/>
    <w:rsid w:val="00C532E0"/>
    <w:rsid w:val="00C5488F"/>
    <w:rsid w:val="00C63621"/>
    <w:rsid w:val="00C86C37"/>
    <w:rsid w:val="00C95F1F"/>
    <w:rsid w:val="00CA009D"/>
    <w:rsid w:val="00CA7BA7"/>
    <w:rsid w:val="00CC06EC"/>
    <w:rsid w:val="00CD33A8"/>
    <w:rsid w:val="00CE40BE"/>
    <w:rsid w:val="00CE51FA"/>
    <w:rsid w:val="00CE6911"/>
    <w:rsid w:val="00D02E7D"/>
    <w:rsid w:val="00D1500B"/>
    <w:rsid w:val="00D173E7"/>
    <w:rsid w:val="00D20A20"/>
    <w:rsid w:val="00D30069"/>
    <w:rsid w:val="00D457FE"/>
    <w:rsid w:val="00D5012C"/>
    <w:rsid w:val="00D52739"/>
    <w:rsid w:val="00D62EBA"/>
    <w:rsid w:val="00D63A9D"/>
    <w:rsid w:val="00D83FEC"/>
    <w:rsid w:val="00D84BAC"/>
    <w:rsid w:val="00D866BD"/>
    <w:rsid w:val="00D93356"/>
    <w:rsid w:val="00DA2817"/>
    <w:rsid w:val="00DA464D"/>
    <w:rsid w:val="00DC14FD"/>
    <w:rsid w:val="00DE63DF"/>
    <w:rsid w:val="00DE6770"/>
    <w:rsid w:val="00DE754E"/>
    <w:rsid w:val="00DF42EC"/>
    <w:rsid w:val="00DF614D"/>
    <w:rsid w:val="00E054ED"/>
    <w:rsid w:val="00E13508"/>
    <w:rsid w:val="00E205A5"/>
    <w:rsid w:val="00E35418"/>
    <w:rsid w:val="00E407F3"/>
    <w:rsid w:val="00E72B30"/>
    <w:rsid w:val="00E83881"/>
    <w:rsid w:val="00E872B0"/>
    <w:rsid w:val="00E9370F"/>
    <w:rsid w:val="00E93CF3"/>
    <w:rsid w:val="00E94863"/>
    <w:rsid w:val="00EA1D08"/>
    <w:rsid w:val="00EB796E"/>
    <w:rsid w:val="00EC2E25"/>
    <w:rsid w:val="00ED6771"/>
    <w:rsid w:val="00EE288A"/>
    <w:rsid w:val="00EE39D9"/>
    <w:rsid w:val="00EE5051"/>
    <w:rsid w:val="00EF6DCA"/>
    <w:rsid w:val="00F11193"/>
    <w:rsid w:val="00F1335C"/>
    <w:rsid w:val="00F1692B"/>
    <w:rsid w:val="00F21D92"/>
    <w:rsid w:val="00F36C28"/>
    <w:rsid w:val="00F36F3D"/>
    <w:rsid w:val="00F44BF9"/>
    <w:rsid w:val="00F4589A"/>
    <w:rsid w:val="00F70799"/>
    <w:rsid w:val="00F75EED"/>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845471">
      <w:bodyDiv w:val="1"/>
      <w:marLeft w:val="0"/>
      <w:marRight w:val="0"/>
      <w:marTop w:val="0"/>
      <w:marBottom w:val="0"/>
      <w:divBdr>
        <w:top w:val="none" w:sz="0" w:space="0" w:color="auto"/>
        <w:left w:val="none" w:sz="0" w:space="0" w:color="auto"/>
        <w:bottom w:val="none" w:sz="0" w:space="0" w:color="auto"/>
        <w:right w:val="none" w:sz="0" w:space="0" w:color="auto"/>
      </w:divBdr>
    </w:div>
    <w:div w:id="1424567708">
      <w:bodyDiv w:val="1"/>
      <w:marLeft w:val="0"/>
      <w:marRight w:val="0"/>
      <w:marTop w:val="0"/>
      <w:marBottom w:val="0"/>
      <w:divBdr>
        <w:top w:val="none" w:sz="0" w:space="0" w:color="auto"/>
        <w:left w:val="none" w:sz="0" w:space="0" w:color="auto"/>
        <w:bottom w:val="none" w:sz="0" w:space="0" w:color="auto"/>
        <w:right w:val="none" w:sz="0" w:space="0" w:color="auto"/>
      </w:divBdr>
    </w:div>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 w:id="20268625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9</TotalTime>
  <Pages>16</Pages>
  <Words>20298</Words>
  <Characters>115702</Characters>
  <Application>Microsoft Macintosh Word</Application>
  <DocSecurity>0</DocSecurity>
  <Lines>964</Lines>
  <Paragraphs>271</Paragraphs>
  <ScaleCrop>false</ScaleCrop>
  <Company>UC Berkeley</Company>
  <LinksUpToDate>false</LinksUpToDate>
  <CharactersWithSpaces>1357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20</cp:revision>
  <dcterms:created xsi:type="dcterms:W3CDTF">2017-01-02T19:00:00Z</dcterms:created>
  <dcterms:modified xsi:type="dcterms:W3CDTF">2017-07-09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